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36D26" w14:textId="77777777" w:rsidR="00462489" w:rsidRDefault="00462489" w:rsidP="00462489">
      <w:pPr>
        <w:spacing w:line="360" w:lineRule="auto"/>
        <w:rPr>
          <w:rFonts w:ascii="Times New Roman" w:hAnsi="Times New Roman" w:cs="Times New Roman"/>
          <w:noProof/>
          <w:color w:val="000000" w:themeColor="text1"/>
          <w:sz w:val="24"/>
          <w:szCs w:val="24"/>
        </w:rPr>
      </w:pPr>
    </w:p>
    <w:p w14:paraId="6FA90A96" w14:textId="5B8BC723" w:rsidR="000A10C3" w:rsidRPr="008209E2" w:rsidRDefault="000A10C3" w:rsidP="00203882">
      <w:pPr>
        <w:spacing w:line="360" w:lineRule="auto"/>
        <w:jc w:val="center"/>
        <w:rPr>
          <w:rFonts w:ascii="Times New Roman" w:hAnsi="Times New Roman" w:cs="Times New Roman"/>
          <w:color w:val="000000" w:themeColor="text1"/>
          <w:sz w:val="24"/>
          <w:szCs w:val="24"/>
        </w:rPr>
      </w:pPr>
      <w:r w:rsidRPr="008209E2">
        <w:rPr>
          <w:rFonts w:ascii="Times New Roman" w:hAnsi="Times New Roman" w:cs="Times New Roman"/>
          <w:noProof/>
          <w:color w:val="000000" w:themeColor="text1"/>
          <w:sz w:val="24"/>
          <w:szCs w:val="24"/>
          <w:lang w:val="en-GB" w:eastAsia="en-GB"/>
        </w:rPr>
        <w:drawing>
          <wp:inline distT="0" distB="0" distL="0" distR="0" wp14:anchorId="6F842063" wp14:editId="3C3F040F">
            <wp:extent cx="1703232" cy="1593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2447" cy="1630546"/>
                    </a:xfrm>
                    <a:prstGeom prst="rect">
                      <a:avLst/>
                    </a:prstGeom>
                    <a:noFill/>
                  </pic:spPr>
                </pic:pic>
              </a:graphicData>
            </a:graphic>
          </wp:inline>
        </w:drawing>
      </w:r>
    </w:p>
    <w:p w14:paraId="43080A56"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MERU UNIVERSITY OF SCIENCE AND TECHNOLOGY</w:t>
      </w:r>
    </w:p>
    <w:p w14:paraId="26816A2C"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SCHOOL OF COMPUTING AND INFORMATICS</w:t>
      </w:r>
    </w:p>
    <w:p w14:paraId="4DD2E729" w14:textId="77777777" w:rsidR="00E44894"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DEPARTMENT OF COMPUTER SCIENCE</w:t>
      </w:r>
    </w:p>
    <w:p w14:paraId="2EFAED2E"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COMPUTER SECURITY AND FORENSICS</w:t>
      </w:r>
    </w:p>
    <w:p w14:paraId="6B69DD04" w14:textId="77777777" w:rsidR="00E44894" w:rsidRPr="008209E2" w:rsidRDefault="00E44894"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UNIT CODE: CCF 3403</w:t>
      </w:r>
    </w:p>
    <w:p w14:paraId="5750E474" w14:textId="77777777" w:rsidR="00E44894" w:rsidRPr="008209E2" w:rsidRDefault="00E44894"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UNIT TITLE: COMPUTER SYSTEMS PROJECT</w:t>
      </w:r>
    </w:p>
    <w:p w14:paraId="555915AC" w14:textId="77777777" w:rsidR="00E44894" w:rsidRPr="008209E2" w:rsidRDefault="009A358E"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RESEARCH PROPOSAL</w:t>
      </w:r>
      <w:r w:rsidR="00E44894" w:rsidRPr="008209E2">
        <w:rPr>
          <w:rFonts w:ascii="Times New Roman" w:hAnsi="Times New Roman" w:cs="Times New Roman"/>
          <w:b/>
          <w:color w:val="000000" w:themeColor="text1"/>
          <w:sz w:val="24"/>
          <w:szCs w:val="24"/>
        </w:rPr>
        <w:t>: PROJECTS PROGRESS MONITORING SYSTEM</w:t>
      </w:r>
    </w:p>
    <w:p w14:paraId="55A15807"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BY</w:t>
      </w:r>
    </w:p>
    <w:p w14:paraId="29BAD7A4"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ERICK NZIOKA MAUNDU</w:t>
      </w:r>
    </w:p>
    <w:p w14:paraId="7FEF72E9" w14:textId="77777777" w:rsidR="000A10C3" w:rsidRPr="008209E2" w:rsidRDefault="000A10C3" w:rsidP="00203882">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CT206/106172/21</w:t>
      </w:r>
    </w:p>
    <w:p w14:paraId="5E81F157" w14:textId="692486B5" w:rsidR="000179A4" w:rsidRPr="008209E2" w:rsidRDefault="000A10C3" w:rsidP="002E7A7A">
      <w:pPr>
        <w:spacing w:line="360" w:lineRule="auto"/>
        <w:jc w:val="center"/>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SUPERVISOR: DR. DOROTHY BUNDI</w:t>
      </w:r>
    </w:p>
    <w:p w14:paraId="3A14735E" w14:textId="77777777" w:rsidR="000179A4" w:rsidRPr="008209E2" w:rsidRDefault="000A10C3" w:rsidP="00B62005">
      <w:pPr>
        <w:spacing w:line="360" w:lineRule="auto"/>
        <w:jc w:val="both"/>
        <w:rPr>
          <w:rFonts w:ascii="Times New Roman" w:hAnsi="Times New Roman" w:cs="Times New Roman"/>
          <w:b/>
          <w:color w:val="000000" w:themeColor="text1"/>
          <w:sz w:val="24"/>
          <w:szCs w:val="24"/>
        </w:rPr>
      </w:pPr>
      <w:r w:rsidRPr="008209E2">
        <w:rPr>
          <w:rFonts w:ascii="Times New Roman" w:hAnsi="Times New Roman" w:cs="Times New Roman"/>
          <w:color w:val="000000" w:themeColor="text1"/>
          <w:sz w:val="24"/>
          <w:szCs w:val="24"/>
        </w:rPr>
        <w:t>This Project</w:t>
      </w:r>
      <w:r w:rsidR="00902F32" w:rsidRPr="008209E2">
        <w:rPr>
          <w:rFonts w:ascii="Times New Roman" w:hAnsi="Times New Roman" w:cs="Times New Roman"/>
          <w:color w:val="000000" w:themeColor="text1"/>
          <w:sz w:val="24"/>
          <w:szCs w:val="24"/>
        </w:rPr>
        <w:t xml:space="preserve"> proposal</w:t>
      </w:r>
      <w:r w:rsidRPr="008209E2">
        <w:rPr>
          <w:rFonts w:ascii="Times New Roman" w:hAnsi="Times New Roman" w:cs="Times New Roman"/>
          <w:color w:val="000000" w:themeColor="text1"/>
          <w:sz w:val="24"/>
          <w:szCs w:val="24"/>
        </w:rPr>
        <w:t xml:space="preserve"> is the intellectual property of the University and no part or the whole of it shall be reproduced, disseminated or used in any manner electronic or hard copy without the written authority of the university.</w:t>
      </w:r>
    </w:p>
    <w:p w14:paraId="3D9AB20B" w14:textId="36D0DED7" w:rsidR="00E44894" w:rsidRPr="008209E2" w:rsidRDefault="000A10C3" w:rsidP="00B62005">
      <w:pPr>
        <w:spacing w:line="360" w:lineRule="auto"/>
        <w:jc w:val="both"/>
        <w:rPr>
          <w:rFonts w:ascii="Times New Roman" w:hAnsi="Times New Roman" w:cs="Times New Roman"/>
          <w:b/>
          <w:color w:val="000000" w:themeColor="text1"/>
          <w:sz w:val="24"/>
          <w:szCs w:val="24"/>
        </w:rPr>
      </w:pPr>
      <w:r w:rsidRPr="008209E2">
        <w:rPr>
          <w:rFonts w:ascii="Times New Roman" w:hAnsi="Times New Roman" w:cs="Times New Roman"/>
          <w:color w:val="000000" w:themeColor="text1"/>
          <w:sz w:val="24"/>
          <w:szCs w:val="24"/>
        </w:rPr>
        <w:t>©Copyright, 202</w:t>
      </w:r>
      <w:r w:rsidR="005A3A08">
        <w:rPr>
          <w:rFonts w:ascii="Times New Roman" w:hAnsi="Times New Roman" w:cs="Times New Roman"/>
          <w:color w:val="000000" w:themeColor="text1"/>
          <w:sz w:val="24"/>
          <w:szCs w:val="24"/>
        </w:rPr>
        <w:t>5</w:t>
      </w:r>
      <w:r w:rsidRPr="008209E2">
        <w:rPr>
          <w:rFonts w:ascii="Times New Roman" w:hAnsi="Times New Roman" w:cs="Times New Roman"/>
          <w:color w:val="000000" w:themeColor="text1"/>
          <w:sz w:val="24"/>
          <w:szCs w:val="24"/>
        </w:rPr>
        <w:t xml:space="preserve"> – Meru University </w:t>
      </w:r>
      <w:r w:rsidR="00271B28" w:rsidRPr="008209E2">
        <w:rPr>
          <w:rFonts w:ascii="Times New Roman" w:hAnsi="Times New Roman" w:cs="Times New Roman"/>
          <w:color w:val="000000" w:themeColor="text1"/>
          <w:sz w:val="24"/>
          <w:szCs w:val="24"/>
        </w:rPr>
        <w:t>o</w:t>
      </w:r>
      <w:r w:rsidRPr="008209E2">
        <w:rPr>
          <w:rFonts w:ascii="Times New Roman" w:hAnsi="Times New Roman" w:cs="Times New Roman"/>
          <w:color w:val="000000" w:themeColor="text1"/>
          <w:sz w:val="24"/>
          <w:szCs w:val="24"/>
        </w:rPr>
        <w:t>f Science and Technology.</w:t>
      </w:r>
    </w:p>
    <w:p w14:paraId="7814B941" w14:textId="77777777" w:rsidR="002E7A7A" w:rsidRDefault="002E7A7A" w:rsidP="00B62005">
      <w:pPr>
        <w:spacing w:line="360" w:lineRule="auto"/>
        <w:jc w:val="both"/>
        <w:rPr>
          <w:rFonts w:ascii="Times New Roman" w:hAnsi="Times New Roman" w:cs="Times New Roman"/>
          <w:b/>
          <w:color w:val="000000" w:themeColor="text1"/>
          <w:sz w:val="24"/>
          <w:szCs w:val="24"/>
        </w:rPr>
      </w:pPr>
    </w:p>
    <w:p w14:paraId="6D659889" w14:textId="77777777" w:rsidR="002E7A7A" w:rsidRDefault="002E7A7A" w:rsidP="00B62005">
      <w:pPr>
        <w:spacing w:line="360" w:lineRule="auto"/>
        <w:jc w:val="both"/>
        <w:rPr>
          <w:rFonts w:ascii="Times New Roman" w:hAnsi="Times New Roman" w:cs="Times New Roman"/>
          <w:b/>
          <w:color w:val="000000" w:themeColor="text1"/>
          <w:sz w:val="24"/>
          <w:szCs w:val="24"/>
        </w:rPr>
      </w:pPr>
    </w:p>
    <w:p w14:paraId="72AD221D" w14:textId="6D99A106" w:rsidR="002E7A7A" w:rsidRPr="008209E2" w:rsidRDefault="002E7A7A" w:rsidP="00B62005">
      <w:pPr>
        <w:spacing w:line="360" w:lineRule="auto"/>
        <w:jc w:val="both"/>
        <w:rPr>
          <w:rFonts w:ascii="Times New Roman" w:hAnsi="Times New Roman" w:cs="Times New Roman"/>
          <w:b/>
          <w:color w:val="000000" w:themeColor="text1"/>
          <w:sz w:val="24"/>
          <w:szCs w:val="24"/>
        </w:rPr>
        <w:sectPr w:rsidR="002E7A7A" w:rsidRPr="008209E2">
          <w:pgSz w:w="12240" w:h="15840"/>
          <w:pgMar w:top="1440" w:right="1440" w:bottom="1440" w:left="1440" w:header="708" w:footer="708" w:gutter="0"/>
          <w:cols w:space="708"/>
          <w:docGrid w:linePitch="360"/>
        </w:sectPr>
      </w:pPr>
    </w:p>
    <w:p w14:paraId="7702B5BB" w14:textId="77777777" w:rsidR="000A10C3" w:rsidRPr="008209E2" w:rsidRDefault="000A10C3" w:rsidP="00462489">
      <w:pPr>
        <w:pStyle w:val="Heading1"/>
        <w:spacing w:line="360" w:lineRule="auto"/>
        <w:jc w:val="center"/>
        <w:rPr>
          <w:rFonts w:ascii="Times New Roman" w:hAnsi="Times New Roman" w:cs="Times New Roman"/>
          <w:b/>
          <w:color w:val="000000" w:themeColor="text1"/>
          <w:sz w:val="24"/>
          <w:szCs w:val="24"/>
        </w:rPr>
      </w:pPr>
      <w:bookmarkStart w:id="0" w:name="_Toc184678792"/>
      <w:r w:rsidRPr="008209E2">
        <w:rPr>
          <w:rFonts w:ascii="Times New Roman" w:hAnsi="Times New Roman" w:cs="Times New Roman"/>
          <w:b/>
          <w:color w:val="000000" w:themeColor="text1"/>
          <w:sz w:val="24"/>
          <w:szCs w:val="24"/>
        </w:rPr>
        <w:lastRenderedPageBreak/>
        <w:t>DECLARATION</w:t>
      </w:r>
      <w:bookmarkEnd w:id="0"/>
    </w:p>
    <w:p w14:paraId="3E02C93C" w14:textId="69AD8075"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is</w:t>
      </w:r>
      <w:r w:rsidR="00AC71CC" w:rsidRPr="008209E2">
        <w:rPr>
          <w:rFonts w:ascii="Times New Roman" w:hAnsi="Times New Roman" w:cs="Times New Roman"/>
          <w:color w:val="000000" w:themeColor="text1"/>
          <w:sz w:val="24"/>
          <w:szCs w:val="24"/>
        </w:rPr>
        <w:t xml:space="preserve"> Research Proposal</w:t>
      </w:r>
      <w:r w:rsidRPr="008209E2">
        <w:rPr>
          <w:rFonts w:ascii="Times New Roman" w:hAnsi="Times New Roman" w:cs="Times New Roman"/>
          <w:color w:val="000000" w:themeColor="text1"/>
          <w:sz w:val="24"/>
          <w:szCs w:val="24"/>
        </w:rPr>
        <w:t xml:space="preserve"> document is presented in partial fulfilment of the requirements for the award of Bachelor of Science in Computer Security and Forensics</w:t>
      </w:r>
      <w:r w:rsidR="001C0772" w:rsidRPr="008209E2">
        <w:rPr>
          <w:rFonts w:ascii="Times New Roman" w:hAnsi="Times New Roman" w:cs="Times New Roman"/>
          <w:color w:val="000000" w:themeColor="text1"/>
          <w:sz w:val="24"/>
          <w:szCs w:val="24"/>
        </w:rPr>
        <w:t xml:space="preserve"> Proposal</w:t>
      </w:r>
      <w:r w:rsidRPr="008209E2">
        <w:rPr>
          <w:rFonts w:ascii="Times New Roman" w:hAnsi="Times New Roman" w:cs="Times New Roman"/>
          <w:color w:val="000000" w:themeColor="text1"/>
          <w:sz w:val="24"/>
          <w:szCs w:val="24"/>
        </w:rPr>
        <w:t>.</w:t>
      </w:r>
    </w:p>
    <w:p w14:paraId="0BEED7D8"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64DB3329"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NAME: ERICK NZIOKA MAUNDU</w:t>
      </w:r>
    </w:p>
    <w:p w14:paraId="4846A6DA"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Reg. No: CT206/106172/21</w:t>
      </w:r>
    </w:p>
    <w:p w14:paraId="597BD5CE"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SIGNATURE…………………………………………………………. </w:t>
      </w:r>
    </w:p>
    <w:p w14:paraId="7EC62D27"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DATE…………………………………………………………………</w:t>
      </w:r>
    </w:p>
    <w:p w14:paraId="13BF31E6"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SUPERVISOR </w:t>
      </w:r>
    </w:p>
    <w:p w14:paraId="28E9FA6E"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Name</w:t>
      </w:r>
      <w:proofErr w:type="gramStart"/>
      <w:r w:rsidRPr="008209E2">
        <w:rPr>
          <w:rFonts w:ascii="Times New Roman" w:hAnsi="Times New Roman" w:cs="Times New Roman"/>
          <w:color w:val="000000" w:themeColor="text1"/>
          <w:sz w:val="24"/>
          <w:szCs w:val="24"/>
        </w:rPr>
        <w:t>:  ……………………………………………………………….</w:t>
      </w:r>
      <w:proofErr w:type="gramEnd"/>
    </w:p>
    <w:p w14:paraId="33391871"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Signature: ……………………………………………………………</w:t>
      </w:r>
    </w:p>
    <w:p w14:paraId="306B6FA8"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Date</w:t>
      </w:r>
      <w:proofErr w:type="gramStart"/>
      <w:r w:rsidRPr="008209E2">
        <w:rPr>
          <w:rFonts w:ascii="Times New Roman" w:hAnsi="Times New Roman" w:cs="Times New Roman"/>
          <w:color w:val="000000" w:themeColor="text1"/>
          <w:sz w:val="24"/>
          <w:szCs w:val="24"/>
        </w:rPr>
        <w:t>:………………………………………………………………….</w:t>
      </w:r>
      <w:proofErr w:type="gramEnd"/>
      <w:r w:rsidRPr="008209E2">
        <w:rPr>
          <w:rFonts w:ascii="Times New Roman" w:hAnsi="Times New Roman" w:cs="Times New Roman"/>
          <w:color w:val="000000" w:themeColor="text1"/>
          <w:sz w:val="24"/>
          <w:szCs w:val="24"/>
        </w:rPr>
        <w:tab/>
      </w:r>
    </w:p>
    <w:p w14:paraId="24A75A3F"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433DF109"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3A54D16B"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62F2C5F8"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16A19B9B"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50DB3AFC"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0572BFCD"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1E34BE51"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6875EEA8" w14:textId="77777777" w:rsidR="000A10C3" w:rsidRPr="008209E2" w:rsidRDefault="000A10C3" w:rsidP="00B62005">
      <w:pPr>
        <w:spacing w:line="360" w:lineRule="auto"/>
        <w:jc w:val="both"/>
        <w:rPr>
          <w:rFonts w:ascii="Times New Roman" w:hAnsi="Times New Roman" w:cs="Times New Roman"/>
          <w:color w:val="000000" w:themeColor="text1"/>
          <w:sz w:val="24"/>
          <w:szCs w:val="24"/>
        </w:rPr>
      </w:pPr>
    </w:p>
    <w:p w14:paraId="0F519CF1"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48FE9155" w14:textId="687122A2" w:rsidR="000A10C3" w:rsidRPr="008209E2" w:rsidRDefault="000A10C3" w:rsidP="00462489">
      <w:pPr>
        <w:pStyle w:val="Heading1"/>
        <w:spacing w:line="360" w:lineRule="auto"/>
        <w:jc w:val="center"/>
        <w:rPr>
          <w:rFonts w:ascii="Times New Roman" w:hAnsi="Times New Roman" w:cs="Times New Roman"/>
          <w:b/>
          <w:color w:val="000000" w:themeColor="text1"/>
          <w:sz w:val="24"/>
          <w:szCs w:val="24"/>
        </w:rPr>
      </w:pPr>
      <w:bookmarkStart w:id="1" w:name="_Toc184678793"/>
      <w:r w:rsidRPr="008209E2">
        <w:rPr>
          <w:rFonts w:ascii="Times New Roman" w:hAnsi="Times New Roman" w:cs="Times New Roman"/>
          <w:b/>
          <w:color w:val="000000" w:themeColor="text1"/>
          <w:sz w:val="24"/>
          <w:szCs w:val="24"/>
        </w:rPr>
        <w:lastRenderedPageBreak/>
        <w:t>DEDICATION</w:t>
      </w:r>
      <w:bookmarkEnd w:id="1"/>
    </w:p>
    <w:p w14:paraId="691A442A" w14:textId="0CDDE27A" w:rsidR="00AE71DB" w:rsidRPr="008209E2" w:rsidRDefault="000A10C3"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I dedicate this </w:t>
      </w:r>
      <w:r w:rsidR="00DE010E" w:rsidRPr="008209E2">
        <w:rPr>
          <w:rFonts w:ascii="Times New Roman" w:hAnsi="Times New Roman" w:cs="Times New Roman"/>
          <w:color w:val="000000" w:themeColor="text1"/>
          <w:sz w:val="24"/>
          <w:szCs w:val="24"/>
        </w:rPr>
        <w:t xml:space="preserve">proposal </w:t>
      </w:r>
      <w:r w:rsidRPr="008209E2">
        <w:rPr>
          <w:rFonts w:ascii="Times New Roman" w:hAnsi="Times New Roman" w:cs="Times New Roman"/>
          <w:color w:val="000000" w:themeColor="text1"/>
          <w:sz w:val="24"/>
          <w:szCs w:val="24"/>
        </w:rPr>
        <w:t>work to my family, cour</w:t>
      </w:r>
      <w:r w:rsidR="00AE71DB" w:rsidRPr="008209E2">
        <w:rPr>
          <w:rFonts w:ascii="Times New Roman" w:hAnsi="Times New Roman" w:cs="Times New Roman"/>
          <w:color w:val="000000" w:themeColor="text1"/>
          <w:sz w:val="24"/>
          <w:szCs w:val="24"/>
        </w:rPr>
        <w:t xml:space="preserve">se mates and colleagues </w:t>
      </w:r>
      <w:r w:rsidR="002F15E0" w:rsidRPr="008209E2">
        <w:rPr>
          <w:rFonts w:ascii="Times New Roman" w:hAnsi="Times New Roman" w:cs="Times New Roman"/>
          <w:sz w:val="24"/>
          <w:szCs w:val="24"/>
        </w:rPr>
        <w:t>whose unwavering support, inspiration, and encouragement have been instrumental in its development</w:t>
      </w:r>
      <w:r w:rsidRPr="008209E2">
        <w:rPr>
          <w:rFonts w:ascii="Times New Roman" w:hAnsi="Times New Roman" w:cs="Times New Roman"/>
          <w:color w:val="000000" w:themeColor="text1"/>
          <w:sz w:val="24"/>
          <w:szCs w:val="24"/>
        </w:rPr>
        <w:t xml:space="preserve">. May God bless you </w:t>
      </w:r>
      <w:proofErr w:type="gramStart"/>
      <w:r w:rsidR="001C0772" w:rsidRPr="008209E2">
        <w:rPr>
          <w:rFonts w:ascii="Times New Roman" w:hAnsi="Times New Roman" w:cs="Times New Roman"/>
          <w:color w:val="000000" w:themeColor="text1"/>
          <w:sz w:val="24"/>
          <w:szCs w:val="24"/>
        </w:rPr>
        <w:t>all.</w:t>
      </w:r>
      <w:proofErr w:type="gramEnd"/>
    </w:p>
    <w:p w14:paraId="2FB5FABE"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73610BAF"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6D0A2F68"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3AC9AC48"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65E3179A"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540D59CB"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1F3A9B56"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2665FCDF"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31A2CD8E"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4DB4928F"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236746DA"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4C15D6F0"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7CE3826F"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3F0FE6F1"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601B86E3"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1B129C6B"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34076234"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1A4F3A9C"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6C8844B7" w14:textId="77777777" w:rsidR="00AE71DB" w:rsidRPr="008209E2" w:rsidRDefault="00AE71DB" w:rsidP="00B62005">
      <w:pPr>
        <w:spacing w:line="360" w:lineRule="auto"/>
        <w:jc w:val="both"/>
        <w:rPr>
          <w:rFonts w:ascii="Times New Roman" w:hAnsi="Times New Roman" w:cs="Times New Roman"/>
          <w:color w:val="000000" w:themeColor="text1"/>
          <w:sz w:val="24"/>
          <w:szCs w:val="24"/>
        </w:rPr>
      </w:pPr>
    </w:p>
    <w:p w14:paraId="42C11CB6" w14:textId="574A92E4" w:rsidR="000A10C3" w:rsidRPr="008209E2" w:rsidRDefault="000A10C3" w:rsidP="00462489">
      <w:pPr>
        <w:pStyle w:val="Heading1"/>
        <w:spacing w:line="360" w:lineRule="auto"/>
        <w:jc w:val="center"/>
        <w:rPr>
          <w:rFonts w:ascii="Times New Roman" w:hAnsi="Times New Roman" w:cs="Times New Roman"/>
          <w:b/>
          <w:color w:val="000000" w:themeColor="text1"/>
          <w:sz w:val="24"/>
          <w:szCs w:val="24"/>
        </w:rPr>
      </w:pPr>
      <w:bookmarkStart w:id="2" w:name="_Toc184678794"/>
      <w:r w:rsidRPr="008209E2">
        <w:rPr>
          <w:rFonts w:ascii="Times New Roman" w:hAnsi="Times New Roman" w:cs="Times New Roman"/>
          <w:b/>
          <w:color w:val="000000" w:themeColor="text1"/>
          <w:sz w:val="24"/>
          <w:szCs w:val="24"/>
        </w:rPr>
        <w:lastRenderedPageBreak/>
        <w:t>ACKNOWLEDGEMENT</w:t>
      </w:r>
      <w:bookmarkEnd w:id="2"/>
    </w:p>
    <w:p w14:paraId="05775241" w14:textId="55EEBFB0" w:rsidR="003A4FAC" w:rsidRPr="00731FD3" w:rsidRDefault="000A10C3" w:rsidP="00B62005">
      <w:pPr>
        <w:spacing w:line="360" w:lineRule="auto"/>
        <w:jc w:val="both"/>
        <w:rPr>
          <w:rFonts w:ascii="Times New Roman" w:hAnsi="Times New Roman" w:cs="Times New Roman"/>
          <w:color w:val="000000" w:themeColor="text1"/>
          <w:sz w:val="24"/>
          <w:szCs w:val="24"/>
        </w:rPr>
      </w:pPr>
      <w:r w:rsidRPr="00731FD3">
        <w:rPr>
          <w:rFonts w:ascii="Times New Roman" w:hAnsi="Times New Roman" w:cs="Times New Roman"/>
          <w:sz w:val="24"/>
          <w:szCs w:val="24"/>
        </w:rPr>
        <w:t xml:space="preserve">I first and foremost thank the Almighty God for the gift of life and energy that saw me accomplish this research proposal. The role played by my family members is worthwhile as the moral support have received from my family was immense throughout the education period. I would like to acknowledge the efforts made by my trainer Dr. Dorothy </w:t>
      </w:r>
      <w:proofErr w:type="spellStart"/>
      <w:r w:rsidRPr="00731FD3">
        <w:rPr>
          <w:rFonts w:ascii="Times New Roman" w:hAnsi="Times New Roman" w:cs="Times New Roman"/>
          <w:sz w:val="24"/>
          <w:szCs w:val="24"/>
        </w:rPr>
        <w:t>Bundi</w:t>
      </w:r>
      <w:proofErr w:type="spellEnd"/>
      <w:r w:rsidRPr="00731FD3">
        <w:rPr>
          <w:rFonts w:ascii="Times New Roman" w:hAnsi="Times New Roman" w:cs="Times New Roman"/>
          <w:sz w:val="24"/>
          <w:szCs w:val="24"/>
        </w:rPr>
        <w:t xml:space="preserve"> as she has gone out of her way to make sure I get the necessary practical skills.  Finally, I most sincerely thank Meru University of Science and Technology for granting me an opportunity to gain skills which will help me accomplish this task, and also propel my career to the next level.</w:t>
      </w:r>
    </w:p>
    <w:p w14:paraId="4D9B3CD0"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5778D00D"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50D2706B"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342F8FB7"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1FA926F7"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37489026"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75CEC10B"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17D0A887"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3ADDFB51"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70FF15B5"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04F0C54E"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23CE0140"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3112CBC4"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391FFE0A"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1B618553"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074483C4" w14:textId="77777777" w:rsidR="002A6107" w:rsidRPr="008209E2" w:rsidRDefault="002A6107" w:rsidP="00B62005">
      <w:pPr>
        <w:spacing w:line="360" w:lineRule="auto"/>
        <w:jc w:val="both"/>
        <w:rPr>
          <w:rFonts w:ascii="Times New Roman" w:hAnsi="Times New Roman" w:cs="Times New Roman"/>
          <w:color w:val="000000" w:themeColor="text1"/>
          <w:sz w:val="24"/>
          <w:szCs w:val="24"/>
        </w:rPr>
      </w:pPr>
    </w:p>
    <w:p w14:paraId="6A7FBC09" w14:textId="77777777" w:rsidR="00410105" w:rsidRPr="008209E2" w:rsidRDefault="00E961EB"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 </w:t>
      </w:r>
    </w:p>
    <w:sdt>
      <w:sdtPr>
        <w:rPr>
          <w:rFonts w:ascii="Times New Roman" w:eastAsiaTheme="minorHAnsi" w:hAnsi="Times New Roman" w:cs="Times New Roman"/>
          <w:color w:val="000000" w:themeColor="text1"/>
          <w:sz w:val="24"/>
          <w:szCs w:val="24"/>
        </w:rPr>
        <w:id w:val="930708084"/>
        <w:docPartObj>
          <w:docPartGallery w:val="Table of Contents"/>
          <w:docPartUnique/>
        </w:docPartObj>
      </w:sdtPr>
      <w:sdtEndPr>
        <w:rPr>
          <w:b/>
          <w:bCs/>
          <w:noProof/>
        </w:rPr>
      </w:sdtEndPr>
      <w:sdtContent>
        <w:p w14:paraId="415D8A33" w14:textId="77777777" w:rsidR="00B57B6E" w:rsidRPr="008209E2" w:rsidRDefault="00B57B6E" w:rsidP="00B62005">
          <w:pPr>
            <w:pStyle w:val="TOCHead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able of Contents</w:t>
          </w:r>
        </w:p>
        <w:p w14:paraId="55A7D5FF" w14:textId="425B7944" w:rsidR="0000024F" w:rsidRPr="008209E2" w:rsidRDefault="00B57B6E">
          <w:pPr>
            <w:pStyle w:val="TOC1"/>
            <w:tabs>
              <w:tab w:val="right" w:leader="dot" w:pos="9350"/>
            </w:tabs>
            <w:rPr>
              <w:rFonts w:ascii="Times New Roman" w:eastAsiaTheme="minorEastAsia" w:hAnsi="Times New Roman" w:cs="Times New Roman"/>
              <w:noProof/>
              <w:sz w:val="24"/>
              <w:szCs w:val="24"/>
            </w:rPr>
          </w:pP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TOC \o "1-3" \h \z \u </w:instrText>
          </w:r>
          <w:r w:rsidRPr="008209E2">
            <w:rPr>
              <w:rFonts w:ascii="Times New Roman" w:hAnsi="Times New Roman" w:cs="Times New Roman"/>
              <w:color w:val="000000" w:themeColor="text1"/>
              <w:sz w:val="24"/>
              <w:szCs w:val="24"/>
            </w:rPr>
            <w:fldChar w:fldCharType="separate"/>
          </w:r>
          <w:hyperlink w:anchor="_Toc184678792" w:history="1">
            <w:r w:rsidR="0000024F" w:rsidRPr="008209E2">
              <w:rPr>
                <w:rStyle w:val="Hyperlink"/>
                <w:rFonts w:ascii="Times New Roman" w:hAnsi="Times New Roman" w:cs="Times New Roman"/>
                <w:b/>
                <w:noProof/>
                <w:sz w:val="24"/>
                <w:szCs w:val="24"/>
              </w:rPr>
              <w:t>DECLARATIO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792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i</w:t>
            </w:r>
            <w:r w:rsidR="0000024F" w:rsidRPr="008209E2">
              <w:rPr>
                <w:rFonts w:ascii="Times New Roman" w:hAnsi="Times New Roman" w:cs="Times New Roman"/>
                <w:noProof/>
                <w:webHidden/>
                <w:sz w:val="24"/>
                <w:szCs w:val="24"/>
              </w:rPr>
              <w:fldChar w:fldCharType="end"/>
            </w:r>
          </w:hyperlink>
        </w:p>
        <w:p w14:paraId="22C98D34" w14:textId="77ACD432"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793" w:history="1">
            <w:r w:rsidR="0000024F" w:rsidRPr="008209E2">
              <w:rPr>
                <w:rStyle w:val="Hyperlink"/>
                <w:rFonts w:ascii="Times New Roman" w:hAnsi="Times New Roman" w:cs="Times New Roman"/>
                <w:b/>
                <w:noProof/>
                <w:sz w:val="24"/>
                <w:szCs w:val="24"/>
              </w:rPr>
              <w:t>DEDICATIO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793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ii</w:t>
            </w:r>
            <w:r w:rsidR="0000024F" w:rsidRPr="008209E2">
              <w:rPr>
                <w:rFonts w:ascii="Times New Roman" w:hAnsi="Times New Roman" w:cs="Times New Roman"/>
                <w:noProof/>
                <w:webHidden/>
                <w:sz w:val="24"/>
                <w:szCs w:val="24"/>
              </w:rPr>
              <w:fldChar w:fldCharType="end"/>
            </w:r>
          </w:hyperlink>
        </w:p>
        <w:p w14:paraId="293AB725" w14:textId="1BD9FD9D"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794" w:history="1">
            <w:r w:rsidR="0000024F" w:rsidRPr="008209E2">
              <w:rPr>
                <w:rStyle w:val="Hyperlink"/>
                <w:rFonts w:ascii="Times New Roman" w:hAnsi="Times New Roman" w:cs="Times New Roman"/>
                <w:b/>
                <w:noProof/>
                <w:sz w:val="24"/>
                <w:szCs w:val="24"/>
              </w:rPr>
              <w:t>ACKNOWLEDGEMENT</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794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iii</w:t>
            </w:r>
            <w:r w:rsidR="0000024F" w:rsidRPr="008209E2">
              <w:rPr>
                <w:rFonts w:ascii="Times New Roman" w:hAnsi="Times New Roman" w:cs="Times New Roman"/>
                <w:noProof/>
                <w:webHidden/>
                <w:sz w:val="24"/>
                <w:szCs w:val="24"/>
              </w:rPr>
              <w:fldChar w:fldCharType="end"/>
            </w:r>
          </w:hyperlink>
        </w:p>
        <w:p w14:paraId="4C90C335" w14:textId="1B482012"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795" w:history="1">
            <w:r w:rsidR="0000024F" w:rsidRPr="008209E2">
              <w:rPr>
                <w:rStyle w:val="Hyperlink"/>
                <w:rFonts w:ascii="Times New Roman" w:hAnsi="Times New Roman" w:cs="Times New Roman"/>
                <w:b/>
                <w:noProof/>
                <w:sz w:val="24"/>
                <w:szCs w:val="24"/>
              </w:rPr>
              <w:t>CHAPTER ONE</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795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w:t>
            </w:r>
            <w:r w:rsidR="0000024F" w:rsidRPr="008209E2">
              <w:rPr>
                <w:rFonts w:ascii="Times New Roman" w:hAnsi="Times New Roman" w:cs="Times New Roman"/>
                <w:noProof/>
                <w:webHidden/>
                <w:sz w:val="24"/>
                <w:szCs w:val="24"/>
              </w:rPr>
              <w:fldChar w:fldCharType="end"/>
            </w:r>
          </w:hyperlink>
        </w:p>
        <w:p w14:paraId="689DAE01" w14:textId="336015C3"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796" w:history="1">
            <w:r w:rsidR="0000024F" w:rsidRPr="008209E2">
              <w:rPr>
                <w:rStyle w:val="Hyperlink"/>
                <w:rFonts w:ascii="Times New Roman" w:hAnsi="Times New Roman" w:cs="Times New Roman"/>
                <w:b/>
                <w:noProof/>
                <w:sz w:val="24"/>
                <w:szCs w:val="24"/>
              </w:rPr>
              <w:t>INTRODUCTIO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796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w:t>
            </w:r>
            <w:r w:rsidR="0000024F" w:rsidRPr="008209E2">
              <w:rPr>
                <w:rFonts w:ascii="Times New Roman" w:hAnsi="Times New Roman" w:cs="Times New Roman"/>
                <w:noProof/>
                <w:webHidden/>
                <w:sz w:val="24"/>
                <w:szCs w:val="24"/>
              </w:rPr>
              <w:fldChar w:fldCharType="end"/>
            </w:r>
          </w:hyperlink>
        </w:p>
        <w:p w14:paraId="04294FD5" w14:textId="7D0E63B5" w:rsidR="0000024F" w:rsidRPr="008209E2" w:rsidRDefault="0097385D">
          <w:pPr>
            <w:pStyle w:val="TOC2"/>
            <w:rPr>
              <w:rFonts w:eastAsiaTheme="minorEastAsia"/>
              <w:b w:val="0"/>
              <w:bCs w:val="0"/>
              <w:color w:val="auto"/>
              <w:sz w:val="24"/>
              <w:szCs w:val="24"/>
            </w:rPr>
          </w:pPr>
          <w:hyperlink w:anchor="_Toc184678797" w:history="1">
            <w:r w:rsidR="0000024F" w:rsidRPr="008209E2">
              <w:rPr>
                <w:rStyle w:val="Hyperlink"/>
                <w:sz w:val="24"/>
                <w:szCs w:val="24"/>
              </w:rPr>
              <w:t>1.1 Background of study</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797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1</w:t>
            </w:r>
            <w:r w:rsidR="0000024F" w:rsidRPr="008209E2">
              <w:rPr>
                <w:webHidden/>
                <w:sz w:val="24"/>
                <w:szCs w:val="24"/>
              </w:rPr>
              <w:fldChar w:fldCharType="end"/>
            </w:r>
          </w:hyperlink>
        </w:p>
        <w:p w14:paraId="3FE84E55" w14:textId="55EE0859" w:rsidR="0000024F" w:rsidRPr="008209E2" w:rsidRDefault="0097385D">
          <w:pPr>
            <w:pStyle w:val="TOC2"/>
            <w:rPr>
              <w:rFonts w:eastAsiaTheme="minorEastAsia"/>
              <w:b w:val="0"/>
              <w:bCs w:val="0"/>
              <w:color w:val="auto"/>
              <w:sz w:val="24"/>
              <w:szCs w:val="24"/>
            </w:rPr>
          </w:pPr>
          <w:hyperlink w:anchor="_Toc184678798" w:history="1">
            <w:r w:rsidR="0000024F" w:rsidRPr="008209E2">
              <w:rPr>
                <w:rStyle w:val="Hyperlink"/>
                <w:sz w:val="24"/>
                <w:szCs w:val="24"/>
              </w:rPr>
              <w:t>1.2 Problem Statement</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798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2</w:t>
            </w:r>
            <w:r w:rsidR="0000024F" w:rsidRPr="008209E2">
              <w:rPr>
                <w:webHidden/>
                <w:sz w:val="24"/>
                <w:szCs w:val="24"/>
              </w:rPr>
              <w:fldChar w:fldCharType="end"/>
            </w:r>
          </w:hyperlink>
        </w:p>
        <w:p w14:paraId="4E11F64F" w14:textId="298094D0" w:rsidR="0000024F" w:rsidRPr="008209E2" w:rsidRDefault="0097385D">
          <w:pPr>
            <w:pStyle w:val="TOC2"/>
            <w:rPr>
              <w:rFonts w:eastAsiaTheme="minorEastAsia"/>
              <w:b w:val="0"/>
              <w:bCs w:val="0"/>
              <w:color w:val="auto"/>
              <w:sz w:val="24"/>
              <w:szCs w:val="24"/>
            </w:rPr>
          </w:pPr>
          <w:hyperlink w:anchor="_Toc184678799" w:history="1">
            <w:r w:rsidR="0000024F" w:rsidRPr="008209E2">
              <w:rPr>
                <w:rStyle w:val="Hyperlink"/>
                <w:sz w:val="24"/>
                <w:szCs w:val="24"/>
              </w:rPr>
              <w:t>1.3 Objectives</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799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3</w:t>
            </w:r>
            <w:r w:rsidR="0000024F" w:rsidRPr="008209E2">
              <w:rPr>
                <w:webHidden/>
                <w:sz w:val="24"/>
                <w:szCs w:val="24"/>
              </w:rPr>
              <w:fldChar w:fldCharType="end"/>
            </w:r>
          </w:hyperlink>
        </w:p>
        <w:p w14:paraId="22230FF7" w14:textId="00E9E709" w:rsidR="0000024F" w:rsidRPr="008209E2" w:rsidRDefault="0097385D">
          <w:pPr>
            <w:pStyle w:val="TOC2"/>
            <w:rPr>
              <w:rFonts w:eastAsiaTheme="minorEastAsia"/>
              <w:b w:val="0"/>
              <w:bCs w:val="0"/>
              <w:color w:val="auto"/>
              <w:sz w:val="24"/>
              <w:szCs w:val="24"/>
            </w:rPr>
          </w:pPr>
          <w:hyperlink w:anchor="_Toc184678800" w:history="1">
            <w:r w:rsidR="0000024F" w:rsidRPr="008209E2">
              <w:rPr>
                <w:rStyle w:val="Hyperlink"/>
                <w:sz w:val="24"/>
                <w:szCs w:val="24"/>
              </w:rPr>
              <w:t>1.3.1 General Objective</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00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3</w:t>
            </w:r>
            <w:r w:rsidR="0000024F" w:rsidRPr="008209E2">
              <w:rPr>
                <w:webHidden/>
                <w:sz w:val="24"/>
                <w:szCs w:val="24"/>
              </w:rPr>
              <w:fldChar w:fldCharType="end"/>
            </w:r>
          </w:hyperlink>
        </w:p>
        <w:p w14:paraId="36283359" w14:textId="0834D9EB" w:rsidR="0000024F" w:rsidRPr="008209E2" w:rsidRDefault="0097385D">
          <w:pPr>
            <w:pStyle w:val="TOC2"/>
            <w:rPr>
              <w:rFonts w:eastAsiaTheme="minorEastAsia"/>
              <w:b w:val="0"/>
              <w:bCs w:val="0"/>
              <w:color w:val="auto"/>
              <w:sz w:val="24"/>
              <w:szCs w:val="24"/>
            </w:rPr>
          </w:pPr>
          <w:hyperlink w:anchor="_Toc184678801" w:history="1">
            <w:r w:rsidR="0000024F" w:rsidRPr="008209E2">
              <w:rPr>
                <w:rStyle w:val="Hyperlink"/>
                <w:sz w:val="24"/>
                <w:szCs w:val="24"/>
              </w:rPr>
              <w:t>1.3.2 Specific Objectives</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01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3</w:t>
            </w:r>
            <w:r w:rsidR="0000024F" w:rsidRPr="008209E2">
              <w:rPr>
                <w:webHidden/>
                <w:sz w:val="24"/>
                <w:szCs w:val="24"/>
              </w:rPr>
              <w:fldChar w:fldCharType="end"/>
            </w:r>
          </w:hyperlink>
        </w:p>
        <w:p w14:paraId="3F46B526" w14:textId="2275D921" w:rsidR="0000024F" w:rsidRPr="008209E2" w:rsidRDefault="0097385D">
          <w:pPr>
            <w:pStyle w:val="TOC2"/>
            <w:tabs>
              <w:tab w:val="left" w:pos="880"/>
            </w:tabs>
            <w:rPr>
              <w:rFonts w:eastAsiaTheme="minorEastAsia"/>
              <w:b w:val="0"/>
              <w:bCs w:val="0"/>
              <w:color w:val="auto"/>
              <w:sz w:val="24"/>
              <w:szCs w:val="24"/>
            </w:rPr>
          </w:pPr>
          <w:hyperlink w:anchor="_Toc184678802" w:history="1">
            <w:r w:rsidR="0000024F" w:rsidRPr="008209E2">
              <w:rPr>
                <w:rStyle w:val="Hyperlink"/>
                <w:sz w:val="24"/>
                <w:szCs w:val="24"/>
              </w:rPr>
              <w:t>1.4</w:t>
            </w:r>
            <w:r w:rsidR="0000024F" w:rsidRPr="008209E2">
              <w:rPr>
                <w:rFonts w:eastAsiaTheme="minorEastAsia"/>
                <w:b w:val="0"/>
                <w:bCs w:val="0"/>
                <w:color w:val="auto"/>
                <w:sz w:val="24"/>
                <w:szCs w:val="24"/>
              </w:rPr>
              <w:tab/>
            </w:r>
            <w:r w:rsidR="0000024F" w:rsidRPr="008209E2">
              <w:rPr>
                <w:rStyle w:val="Hyperlink"/>
                <w:sz w:val="24"/>
                <w:szCs w:val="24"/>
              </w:rPr>
              <w:t>Research Questions</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02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3</w:t>
            </w:r>
            <w:r w:rsidR="0000024F" w:rsidRPr="008209E2">
              <w:rPr>
                <w:webHidden/>
                <w:sz w:val="24"/>
                <w:szCs w:val="24"/>
              </w:rPr>
              <w:fldChar w:fldCharType="end"/>
            </w:r>
          </w:hyperlink>
        </w:p>
        <w:p w14:paraId="16A04827" w14:textId="2433FFDD" w:rsidR="0000024F" w:rsidRPr="008209E2" w:rsidRDefault="0097385D">
          <w:pPr>
            <w:pStyle w:val="TOC2"/>
            <w:rPr>
              <w:rFonts w:eastAsiaTheme="minorEastAsia"/>
              <w:b w:val="0"/>
              <w:bCs w:val="0"/>
              <w:color w:val="auto"/>
              <w:sz w:val="24"/>
              <w:szCs w:val="24"/>
            </w:rPr>
          </w:pPr>
          <w:hyperlink w:anchor="_Toc184678803" w:history="1">
            <w:r w:rsidR="0000024F" w:rsidRPr="008209E2">
              <w:rPr>
                <w:rStyle w:val="Hyperlink"/>
                <w:sz w:val="24"/>
                <w:szCs w:val="24"/>
              </w:rPr>
              <w:t>1.5 Significance of Study</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03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4</w:t>
            </w:r>
            <w:r w:rsidR="0000024F" w:rsidRPr="008209E2">
              <w:rPr>
                <w:webHidden/>
                <w:sz w:val="24"/>
                <w:szCs w:val="24"/>
              </w:rPr>
              <w:fldChar w:fldCharType="end"/>
            </w:r>
          </w:hyperlink>
        </w:p>
        <w:p w14:paraId="1DFCAF60" w14:textId="2A739DB3" w:rsidR="0000024F" w:rsidRPr="008209E2" w:rsidRDefault="0097385D">
          <w:pPr>
            <w:pStyle w:val="TOC2"/>
            <w:rPr>
              <w:rFonts w:eastAsiaTheme="minorEastAsia"/>
              <w:b w:val="0"/>
              <w:bCs w:val="0"/>
              <w:color w:val="auto"/>
              <w:sz w:val="24"/>
              <w:szCs w:val="24"/>
            </w:rPr>
          </w:pPr>
          <w:hyperlink w:anchor="_Toc184678804" w:history="1">
            <w:r w:rsidR="0000024F" w:rsidRPr="008209E2">
              <w:rPr>
                <w:rStyle w:val="Hyperlink"/>
                <w:sz w:val="24"/>
                <w:szCs w:val="24"/>
              </w:rPr>
              <w:t>1.6 Scope of Study</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04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5</w:t>
            </w:r>
            <w:r w:rsidR="0000024F" w:rsidRPr="008209E2">
              <w:rPr>
                <w:webHidden/>
                <w:sz w:val="24"/>
                <w:szCs w:val="24"/>
              </w:rPr>
              <w:fldChar w:fldCharType="end"/>
            </w:r>
          </w:hyperlink>
        </w:p>
        <w:p w14:paraId="01E0B9FD" w14:textId="7B46D962"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05" w:history="1">
            <w:r w:rsidR="0000024F" w:rsidRPr="008209E2">
              <w:rPr>
                <w:rStyle w:val="Hyperlink"/>
                <w:rFonts w:ascii="Times New Roman" w:hAnsi="Times New Roman" w:cs="Times New Roman"/>
                <w:b/>
                <w:noProof/>
                <w:sz w:val="24"/>
                <w:szCs w:val="24"/>
              </w:rPr>
              <w:t>1.6.1 Geographical delimitatio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05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5</w:t>
            </w:r>
            <w:r w:rsidR="0000024F" w:rsidRPr="008209E2">
              <w:rPr>
                <w:rFonts w:ascii="Times New Roman" w:hAnsi="Times New Roman" w:cs="Times New Roman"/>
                <w:noProof/>
                <w:webHidden/>
                <w:sz w:val="24"/>
                <w:szCs w:val="24"/>
              </w:rPr>
              <w:fldChar w:fldCharType="end"/>
            </w:r>
          </w:hyperlink>
        </w:p>
        <w:p w14:paraId="254BD6A9" w14:textId="3349D539"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06" w:history="1">
            <w:r w:rsidR="0000024F" w:rsidRPr="008209E2">
              <w:rPr>
                <w:rStyle w:val="Hyperlink"/>
                <w:rFonts w:ascii="Times New Roman" w:hAnsi="Times New Roman" w:cs="Times New Roman"/>
                <w:b/>
                <w:noProof/>
                <w:sz w:val="24"/>
                <w:szCs w:val="24"/>
              </w:rPr>
              <w:t>1.6.2 Methodological delimitatio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06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5</w:t>
            </w:r>
            <w:r w:rsidR="0000024F" w:rsidRPr="008209E2">
              <w:rPr>
                <w:rFonts w:ascii="Times New Roman" w:hAnsi="Times New Roman" w:cs="Times New Roman"/>
                <w:noProof/>
                <w:webHidden/>
                <w:sz w:val="24"/>
                <w:szCs w:val="24"/>
              </w:rPr>
              <w:fldChar w:fldCharType="end"/>
            </w:r>
          </w:hyperlink>
        </w:p>
        <w:p w14:paraId="6976CA44" w14:textId="220DB42A"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07" w:history="1">
            <w:r w:rsidR="0000024F" w:rsidRPr="008209E2">
              <w:rPr>
                <w:rStyle w:val="Hyperlink"/>
                <w:rFonts w:ascii="Times New Roman" w:hAnsi="Times New Roman" w:cs="Times New Roman"/>
                <w:b/>
                <w:bCs/>
                <w:noProof/>
                <w:sz w:val="24"/>
                <w:szCs w:val="24"/>
              </w:rPr>
              <w:t>1.7 Limitations of Stud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07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6</w:t>
            </w:r>
            <w:r w:rsidR="0000024F" w:rsidRPr="008209E2">
              <w:rPr>
                <w:rFonts w:ascii="Times New Roman" w:hAnsi="Times New Roman" w:cs="Times New Roman"/>
                <w:noProof/>
                <w:webHidden/>
                <w:sz w:val="24"/>
                <w:szCs w:val="24"/>
              </w:rPr>
              <w:fldChar w:fldCharType="end"/>
            </w:r>
          </w:hyperlink>
        </w:p>
        <w:p w14:paraId="0D3A7E61" w14:textId="1C891C27"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08" w:history="1">
            <w:r w:rsidR="0000024F" w:rsidRPr="008209E2">
              <w:rPr>
                <w:rStyle w:val="Hyperlink"/>
                <w:rFonts w:ascii="Times New Roman" w:hAnsi="Times New Roman" w:cs="Times New Roman"/>
                <w:b/>
                <w:bCs/>
                <w:noProof/>
                <w:sz w:val="24"/>
                <w:szCs w:val="24"/>
              </w:rPr>
              <w:t>1.8 Assumption of Stud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08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7</w:t>
            </w:r>
            <w:r w:rsidR="0000024F" w:rsidRPr="008209E2">
              <w:rPr>
                <w:rFonts w:ascii="Times New Roman" w:hAnsi="Times New Roman" w:cs="Times New Roman"/>
                <w:noProof/>
                <w:webHidden/>
                <w:sz w:val="24"/>
                <w:szCs w:val="24"/>
              </w:rPr>
              <w:fldChar w:fldCharType="end"/>
            </w:r>
          </w:hyperlink>
        </w:p>
        <w:p w14:paraId="180F0364" w14:textId="7327F661"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09" w:history="1">
            <w:r w:rsidR="0000024F" w:rsidRPr="008209E2">
              <w:rPr>
                <w:rStyle w:val="Hyperlink"/>
                <w:rFonts w:ascii="Times New Roman" w:hAnsi="Times New Roman" w:cs="Times New Roman"/>
                <w:b/>
                <w:noProof/>
                <w:sz w:val="24"/>
                <w:szCs w:val="24"/>
              </w:rPr>
              <w:t>CHAPTER TWO</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09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8</w:t>
            </w:r>
            <w:r w:rsidR="0000024F" w:rsidRPr="008209E2">
              <w:rPr>
                <w:rFonts w:ascii="Times New Roman" w:hAnsi="Times New Roman" w:cs="Times New Roman"/>
                <w:noProof/>
                <w:webHidden/>
                <w:sz w:val="24"/>
                <w:szCs w:val="24"/>
              </w:rPr>
              <w:fldChar w:fldCharType="end"/>
            </w:r>
          </w:hyperlink>
        </w:p>
        <w:p w14:paraId="1301D6FE" w14:textId="36F7D010" w:rsidR="0000024F" w:rsidRPr="008209E2" w:rsidRDefault="0097385D">
          <w:pPr>
            <w:pStyle w:val="TOC2"/>
            <w:rPr>
              <w:rFonts w:eastAsiaTheme="minorEastAsia"/>
              <w:b w:val="0"/>
              <w:bCs w:val="0"/>
              <w:color w:val="auto"/>
              <w:sz w:val="24"/>
              <w:szCs w:val="24"/>
            </w:rPr>
          </w:pPr>
          <w:hyperlink w:anchor="_Toc184678810" w:history="1">
            <w:r w:rsidR="0000024F" w:rsidRPr="008209E2">
              <w:rPr>
                <w:rStyle w:val="Hyperlink"/>
                <w:sz w:val="24"/>
                <w:szCs w:val="24"/>
              </w:rPr>
              <w:t>LITERATURE REVIEW</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10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8</w:t>
            </w:r>
            <w:r w:rsidR="0000024F" w:rsidRPr="008209E2">
              <w:rPr>
                <w:webHidden/>
                <w:sz w:val="24"/>
                <w:szCs w:val="24"/>
              </w:rPr>
              <w:fldChar w:fldCharType="end"/>
            </w:r>
          </w:hyperlink>
        </w:p>
        <w:p w14:paraId="48A18293" w14:textId="074839A9"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1" w:history="1">
            <w:r w:rsidR="0000024F" w:rsidRPr="008209E2">
              <w:rPr>
                <w:rStyle w:val="Hyperlink"/>
                <w:rFonts w:ascii="Times New Roman" w:hAnsi="Times New Roman" w:cs="Times New Roman"/>
                <w:b/>
                <w:noProof/>
                <w:sz w:val="24"/>
                <w:szCs w:val="24"/>
              </w:rPr>
              <w:t>2.0 Overview</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1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8</w:t>
            </w:r>
            <w:r w:rsidR="0000024F" w:rsidRPr="008209E2">
              <w:rPr>
                <w:rFonts w:ascii="Times New Roman" w:hAnsi="Times New Roman" w:cs="Times New Roman"/>
                <w:noProof/>
                <w:webHidden/>
                <w:sz w:val="24"/>
                <w:szCs w:val="24"/>
              </w:rPr>
              <w:fldChar w:fldCharType="end"/>
            </w:r>
          </w:hyperlink>
        </w:p>
        <w:p w14:paraId="771B12FF" w14:textId="000D9A8F"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2" w:history="1">
            <w:r w:rsidR="0000024F" w:rsidRPr="008209E2">
              <w:rPr>
                <w:rStyle w:val="Hyperlink"/>
                <w:rFonts w:ascii="Times New Roman" w:hAnsi="Times New Roman" w:cs="Times New Roman"/>
                <w:b/>
                <w:noProof/>
                <w:sz w:val="24"/>
                <w:szCs w:val="24"/>
              </w:rPr>
              <w:t>2.1 Function of existing project progress monitoring system</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2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8</w:t>
            </w:r>
            <w:r w:rsidR="0000024F" w:rsidRPr="008209E2">
              <w:rPr>
                <w:rFonts w:ascii="Times New Roman" w:hAnsi="Times New Roman" w:cs="Times New Roman"/>
                <w:noProof/>
                <w:webHidden/>
                <w:sz w:val="24"/>
                <w:szCs w:val="24"/>
              </w:rPr>
              <w:fldChar w:fldCharType="end"/>
            </w:r>
          </w:hyperlink>
        </w:p>
        <w:p w14:paraId="64B4B96B" w14:textId="275E74F8"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3" w:history="1">
            <w:r w:rsidR="0000024F" w:rsidRPr="008209E2">
              <w:rPr>
                <w:rStyle w:val="Hyperlink"/>
                <w:rFonts w:ascii="Times New Roman" w:eastAsia="Times New Roman" w:hAnsi="Times New Roman" w:cs="Times New Roman"/>
                <w:b/>
                <w:noProof/>
                <w:sz w:val="24"/>
                <w:szCs w:val="24"/>
              </w:rPr>
              <w:t>2.2 Component of existing project progress monitoring system</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3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9</w:t>
            </w:r>
            <w:r w:rsidR="0000024F" w:rsidRPr="008209E2">
              <w:rPr>
                <w:rFonts w:ascii="Times New Roman" w:hAnsi="Times New Roman" w:cs="Times New Roman"/>
                <w:noProof/>
                <w:webHidden/>
                <w:sz w:val="24"/>
                <w:szCs w:val="24"/>
              </w:rPr>
              <w:fldChar w:fldCharType="end"/>
            </w:r>
          </w:hyperlink>
        </w:p>
        <w:p w14:paraId="043A3696" w14:textId="32F14CEB"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4" w:history="1">
            <w:r w:rsidR="0000024F" w:rsidRPr="008209E2">
              <w:rPr>
                <w:rStyle w:val="Hyperlink"/>
                <w:rFonts w:ascii="Times New Roman" w:eastAsia="Times New Roman" w:hAnsi="Times New Roman" w:cs="Times New Roman"/>
                <w:b/>
                <w:noProof/>
                <w:sz w:val="24"/>
                <w:szCs w:val="24"/>
              </w:rPr>
              <w:t>2.3 Features of existing project progress monitoring system</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4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0</w:t>
            </w:r>
            <w:r w:rsidR="0000024F" w:rsidRPr="008209E2">
              <w:rPr>
                <w:rFonts w:ascii="Times New Roman" w:hAnsi="Times New Roman" w:cs="Times New Roman"/>
                <w:noProof/>
                <w:webHidden/>
                <w:sz w:val="24"/>
                <w:szCs w:val="24"/>
              </w:rPr>
              <w:fldChar w:fldCharType="end"/>
            </w:r>
          </w:hyperlink>
        </w:p>
        <w:p w14:paraId="484CBD82" w14:textId="4CE9DA58"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5" w:history="1">
            <w:r w:rsidR="0000024F" w:rsidRPr="008209E2">
              <w:rPr>
                <w:rStyle w:val="Hyperlink"/>
                <w:rFonts w:ascii="Times New Roman" w:hAnsi="Times New Roman" w:cs="Times New Roman"/>
                <w:b/>
                <w:noProof/>
                <w:sz w:val="24"/>
                <w:szCs w:val="24"/>
              </w:rPr>
              <w:t>2.4 Types of existing project progress monitoring system</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5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1</w:t>
            </w:r>
            <w:r w:rsidR="0000024F" w:rsidRPr="008209E2">
              <w:rPr>
                <w:rFonts w:ascii="Times New Roman" w:hAnsi="Times New Roman" w:cs="Times New Roman"/>
                <w:noProof/>
                <w:webHidden/>
                <w:sz w:val="24"/>
                <w:szCs w:val="24"/>
              </w:rPr>
              <w:fldChar w:fldCharType="end"/>
            </w:r>
          </w:hyperlink>
        </w:p>
        <w:p w14:paraId="430EF3BA" w14:textId="4DEF5ECB"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6" w:history="1">
            <w:r w:rsidR="0000024F" w:rsidRPr="008209E2">
              <w:rPr>
                <w:rStyle w:val="Hyperlink"/>
                <w:rFonts w:ascii="Times New Roman" w:hAnsi="Times New Roman" w:cs="Times New Roman"/>
                <w:b/>
                <w:noProof/>
                <w:sz w:val="24"/>
                <w:szCs w:val="24"/>
              </w:rPr>
              <w:t>2.5 Challenges of existing Manual Project Progress Monitoring System</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6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2</w:t>
            </w:r>
            <w:r w:rsidR="0000024F" w:rsidRPr="008209E2">
              <w:rPr>
                <w:rFonts w:ascii="Times New Roman" w:hAnsi="Times New Roman" w:cs="Times New Roman"/>
                <w:noProof/>
                <w:webHidden/>
                <w:sz w:val="24"/>
                <w:szCs w:val="24"/>
              </w:rPr>
              <w:fldChar w:fldCharType="end"/>
            </w:r>
          </w:hyperlink>
        </w:p>
        <w:p w14:paraId="2FA8F5B2" w14:textId="68628C15"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7" w:history="1">
            <w:r w:rsidR="0000024F" w:rsidRPr="008209E2">
              <w:rPr>
                <w:rStyle w:val="Hyperlink"/>
                <w:rFonts w:ascii="Times New Roman" w:hAnsi="Times New Roman" w:cs="Times New Roman"/>
                <w:b/>
                <w:noProof/>
                <w:sz w:val="24"/>
                <w:szCs w:val="24"/>
              </w:rPr>
              <w:t>2.6 Related works</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7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3</w:t>
            </w:r>
            <w:r w:rsidR="0000024F" w:rsidRPr="008209E2">
              <w:rPr>
                <w:rFonts w:ascii="Times New Roman" w:hAnsi="Times New Roman" w:cs="Times New Roman"/>
                <w:noProof/>
                <w:webHidden/>
                <w:sz w:val="24"/>
                <w:szCs w:val="24"/>
              </w:rPr>
              <w:fldChar w:fldCharType="end"/>
            </w:r>
          </w:hyperlink>
        </w:p>
        <w:p w14:paraId="7FE6804E" w14:textId="66C3DD5B" w:rsidR="0000024F" w:rsidRPr="008209E2" w:rsidRDefault="0097385D">
          <w:pPr>
            <w:pStyle w:val="TOC3"/>
            <w:tabs>
              <w:tab w:val="right" w:leader="dot" w:pos="9350"/>
            </w:tabs>
            <w:rPr>
              <w:rFonts w:ascii="Times New Roman" w:eastAsiaTheme="minorEastAsia" w:hAnsi="Times New Roman" w:cs="Times New Roman"/>
              <w:noProof/>
              <w:sz w:val="24"/>
              <w:szCs w:val="24"/>
            </w:rPr>
          </w:pPr>
          <w:hyperlink w:anchor="_Toc184678818" w:history="1">
            <w:r w:rsidR="0000024F" w:rsidRPr="008209E2">
              <w:rPr>
                <w:rStyle w:val="Hyperlink"/>
                <w:rFonts w:ascii="Times New Roman" w:hAnsi="Times New Roman" w:cs="Times New Roman"/>
                <w:b/>
                <w:noProof/>
                <w:sz w:val="24"/>
                <w:szCs w:val="24"/>
              </w:rPr>
              <w:t>2.7 Summar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8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5</w:t>
            </w:r>
            <w:r w:rsidR="0000024F" w:rsidRPr="008209E2">
              <w:rPr>
                <w:rFonts w:ascii="Times New Roman" w:hAnsi="Times New Roman" w:cs="Times New Roman"/>
                <w:noProof/>
                <w:webHidden/>
                <w:sz w:val="24"/>
                <w:szCs w:val="24"/>
              </w:rPr>
              <w:fldChar w:fldCharType="end"/>
            </w:r>
          </w:hyperlink>
        </w:p>
        <w:p w14:paraId="48D53DF3" w14:textId="0E35BE9C"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19" w:history="1">
            <w:r w:rsidR="0000024F" w:rsidRPr="008209E2">
              <w:rPr>
                <w:rStyle w:val="Hyperlink"/>
                <w:rFonts w:ascii="Times New Roman" w:hAnsi="Times New Roman" w:cs="Times New Roman"/>
                <w:b/>
                <w:noProof/>
                <w:sz w:val="24"/>
                <w:szCs w:val="24"/>
              </w:rPr>
              <w:t>CHAPTER THREE</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19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6</w:t>
            </w:r>
            <w:r w:rsidR="0000024F" w:rsidRPr="008209E2">
              <w:rPr>
                <w:rFonts w:ascii="Times New Roman" w:hAnsi="Times New Roman" w:cs="Times New Roman"/>
                <w:noProof/>
                <w:webHidden/>
                <w:sz w:val="24"/>
                <w:szCs w:val="24"/>
              </w:rPr>
              <w:fldChar w:fldCharType="end"/>
            </w:r>
          </w:hyperlink>
        </w:p>
        <w:p w14:paraId="37B678CE" w14:textId="34B1606B"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0" w:history="1">
            <w:r w:rsidR="0000024F" w:rsidRPr="008209E2">
              <w:rPr>
                <w:rStyle w:val="Hyperlink"/>
                <w:rFonts w:ascii="Times New Roman" w:hAnsi="Times New Roman" w:cs="Times New Roman"/>
                <w:b/>
                <w:noProof/>
                <w:sz w:val="24"/>
                <w:szCs w:val="24"/>
              </w:rPr>
              <w:t>RESEARCH METHODOLOG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0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6</w:t>
            </w:r>
            <w:r w:rsidR="0000024F" w:rsidRPr="008209E2">
              <w:rPr>
                <w:rFonts w:ascii="Times New Roman" w:hAnsi="Times New Roman" w:cs="Times New Roman"/>
                <w:noProof/>
                <w:webHidden/>
                <w:sz w:val="24"/>
                <w:szCs w:val="24"/>
              </w:rPr>
              <w:fldChar w:fldCharType="end"/>
            </w:r>
          </w:hyperlink>
        </w:p>
        <w:p w14:paraId="6E455565" w14:textId="7F876A98" w:rsidR="0000024F" w:rsidRPr="008209E2" w:rsidRDefault="0097385D">
          <w:pPr>
            <w:pStyle w:val="TOC2"/>
            <w:rPr>
              <w:rFonts w:eastAsiaTheme="minorEastAsia"/>
              <w:b w:val="0"/>
              <w:bCs w:val="0"/>
              <w:color w:val="auto"/>
              <w:sz w:val="24"/>
              <w:szCs w:val="24"/>
            </w:rPr>
          </w:pPr>
          <w:hyperlink w:anchor="_Toc184678821" w:history="1">
            <w:r w:rsidR="0000024F" w:rsidRPr="008209E2">
              <w:rPr>
                <w:rStyle w:val="Hyperlink"/>
                <w:sz w:val="24"/>
                <w:szCs w:val="24"/>
              </w:rPr>
              <w:t>3.0 Overview</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21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16</w:t>
            </w:r>
            <w:r w:rsidR="0000024F" w:rsidRPr="008209E2">
              <w:rPr>
                <w:webHidden/>
                <w:sz w:val="24"/>
                <w:szCs w:val="24"/>
              </w:rPr>
              <w:fldChar w:fldCharType="end"/>
            </w:r>
          </w:hyperlink>
        </w:p>
        <w:p w14:paraId="74E9E65E" w14:textId="383F8A6D"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2" w:history="1">
            <w:r w:rsidR="0000024F" w:rsidRPr="008209E2">
              <w:rPr>
                <w:rStyle w:val="Hyperlink"/>
                <w:rFonts w:ascii="Times New Roman" w:hAnsi="Times New Roman" w:cs="Times New Roman"/>
                <w:b/>
                <w:bCs/>
                <w:noProof/>
                <w:sz w:val="24"/>
                <w:szCs w:val="24"/>
              </w:rPr>
              <w:t>3.1 Research Design</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2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6</w:t>
            </w:r>
            <w:r w:rsidR="0000024F" w:rsidRPr="008209E2">
              <w:rPr>
                <w:rFonts w:ascii="Times New Roman" w:hAnsi="Times New Roman" w:cs="Times New Roman"/>
                <w:noProof/>
                <w:webHidden/>
                <w:sz w:val="24"/>
                <w:szCs w:val="24"/>
              </w:rPr>
              <w:fldChar w:fldCharType="end"/>
            </w:r>
          </w:hyperlink>
        </w:p>
        <w:p w14:paraId="4C37ACE4" w14:textId="7AD2EB95" w:rsidR="0000024F" w:rsidRPr="008209E2" w:rsidRDefault="0097385D">
          <w:pPr>
            <w:pStyle w:val="TOC2"/>
            <w:rPr>
              <w:rFonts w:eastAsiaTheme="minorEastAsia"/>
              <w:b w:val="0"/>
              <w:bCs w:val="0"/>
              <w:color w:val="auto"/>
              <w:sz w:val="24"/>
              <w:szCs w:val="24"/>
            </w:rPr>
          </w:pPr>
          <w:hyperlink w:anchor="_Toc184678823" w:history="1">
            <w:r w:rsidR="0000024F" w:rsidRPr="008209E2">
              <w:rPr>
                <w:rStyle w:val="Hyperlink"/>
                <w:sz w:val="24"/>
                <w:szCs w:val="24"/>
              </w:rPr>
              <w:t>3.2 Population Sample and Sampling</w:t>
            </w:r>
            <w:r w:rsidR="0000024F" w:rsidRPr="008209E2">
              <w:rPr>
                <w:webHidden/>
                <w:sz w:val="24"/>
                <w:szCs w:val="24"/>
              </w:rPr>
              <w:tab/>
            </w:r>
            <w:r w:rsidR="0000024F" w:rsidRPr="008209E2">
              <w:rPr>
                <w:webHidden/>
                <w:sz w:val="24"/>
                <w:szCs w:val="24"/>
              </w:rPr>
              <w:fldChar w:fldCharType="begin"/>
            </w:r>
            <w:r w:rsidR="0000024F" w:rsidRPr="008209E2">
              <w:rPr>
                <w:webHidden/>
                <w:sz w:val="24"/>
                <w:szCs w:val="24"/>
              </w:rPr>
              <w:instrText xml:space="preserve"> PAGEREF _Toc184678823 \h </w:instrText>
            </w:r>
            <w:r w:rsidR="0000024F" w:rsidRPr="008209E2">
              <w:rPr>
                <w:webHidden/>
                <w:sz w:val="24"/>
                <w:szCs w:val="24"/>
              </w:rPr>
            </w:r>
            <w:r w:rsidR="0000024F" w:rsidRPr="008209E2">
              <w:rPr>
                <w:webHidden/>
                <w:sz w:val="24"/>
                <w:szCs w:val="24"/>
              </w:rPr>
              <w:fldChar w:fldCharType="separate"/>
            </w:r>
            <w:r w:rsidR="0000024F" w:rsidRPr="008209E2">
              <w:rPr>
                <w:webHidden/>
                <w:sz w:val="24"/>
                <w:szCs w:val="24"/>
              </w:rPr>
              <w:t>17</w:t>
            </w:r>
            <w:r w:rsidR="0000024F" w:rsidRPr="008209E2">
              <w:rPr>
                <w:webHidden/>
                <w:sz w:val="24"/>
                <w:szCs w:val="24"/>
              </w:rPr>
              <w:fldChar w:fldCharType="end"/>
            </w:r>
          </w:hyperlink>
        </w:p>
        <w:p w14:paraId="0EF093B4" w14:textId="20548823"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4" w:history="1">
            <w:r w:rsidR="0000024F" w:rsidRPr="008209E2">
              <w:rPr>
                <w:rStyle w:val="Hyperlink"/>
                <w:rFonts w:ascii="Times New Roman" w:hAnsi="Times New Roman" w:cs="Times New Roman"/>
                <w:b/>
                <w:bCs/>
                <w:noProof/>
                <w:sz w:val="24"/>
                <w:szCs w:val="24"/>
              </w:rPr>
              <w:t>3.3 Data Collection, Instrumentation and Procedure</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4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8</w:t>
            </w:r>
            <w:r w:rsidR="0000024F" w:rsidRPr="008209E2">
              <w:rPr>
                <w:rFonts w:ascii="Times New Roman" w:hAnsi="Times New Roman" w:cs="Times New Roman"/>
                <w:noProof/>
                <w:webHidden/>
                <w:sz w:val="24"/>
                <w:szCs w:val="24"/>
              </w:rPr>
              <w:fldChar w:fldCharType="end"/>
            </w:r>
          </w:hyperlink>
        </w:p>
        <w:p w14:paraId="3E5F10F2" w14:textId="461DB469"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5" w:history="1">
            <w:r w:rsidR="0000024F" w:rsidRPr="008209E2">
              <w:rPr>
                <w:rStyle w:val="Hyperlink"/>
                <w:rFonts w:ascii="Times New Roman" w:hAnsi="Times New Roman" w:cs="Times New Roman"/>
                <w:noProof/>
                <w:sz w:val="24"/>
                <w:szCs w:val="24"/>
              </w:rPr>
              <w:t>3.5 Tools and Materials</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5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8</w:t>
            </w:r>
            <w:r w:rsidR="0000024F" w:rsidRPr="008209E2">
              <w:rPr>
                <w:rFonts w:ascii="Times New Roman" w:hAnsi="Times New Roman" w:cs="Times New Roman"/>
                <w:noProof/>
                <w:webHidden/>
                <w:sz w:val="24"/>
                <w:szCs w:val="24"/>
              </w:rPr>
              <w:fldChar w:fldCharType="end"/>
            </w:r>
          </w:hyperlink>
        </w:p>
        <w:p w14:paraId="6019E25D" w14:textId="2EEC2F1E"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6" w:history="1">
            <w:r w:rsidR="0000024F" w:rsidRPr="008209E2">
              <w:rPr>
                <w:rStyle w:val="Hyperlink"/>
                <w:rFonts w:ascii="Times New Roman" w:hAnsi="Times New Roman" w:cs="Times New Roman"/>
                <w:b/>
                <w:bCs/>
                <w:noProof/>
                <w:sz w:val="24"/>
                <w:szCs w:val="24"/>
              </w:rPr>
              <w:t>3.6 System Development Methodolog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6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9</w:t>
            </w:r>
            <w:r w:rsidR="0000024F" w:rsidRPr="008209E2">
              <w:rPr>
                <w:rFonts w:ascii="Times New Roman" w:hAnsi="Times New Roman" w:cs="Times New Roman"/>
                <w:noProof/>
                <w:webHidden/>
                <w:sz w:val="24"/>
                <w:szCs w:val="24"/>
              </w:rPr>
              <w:fldChar w:fldCharType="end"/>
            </w:r>
          </w:hyperlink>
        </w:p>
        <w:p w14:paraId="5C0DEA71" w14:textId="67F33692"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7" w:history="1">
            <w:r w:rsidR="0000024F" w:rsidRPr="008209E2">
              <w:rPr>
                <w:rStyle w:val="Hyperlink"/>
                <w:rFonts w:ascii="Times New Roman" w:hAnsi="Times New Roman" w:cs="Times New Roman"/>
                <w:b/>
                <w:bCs/>
                <w:noProof/>
                <w:sz w:val="24"/>
                <w:szCs w:val="24"/>
              </w:rPr>
              <w:t>3.7 Data Processing and Analysis</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7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19</w:t>
            </w:r>
            <w:r w:rsidR="0000024F" w:rsidRPr="008209E2">
              <w:rPr>
                <w:rFonts w:ascii="Times New Roman" w:hAnsi="Times New Roman" w:cs="Times New Roman"/>
                <w:noProof/>
                <w:webHidden/>
                <w:sz w:val="24"/>
                <w:szCs w:val="24"/>
              </w:rPr>
              <w:fldChar w:fldCharType="end"/>
            </w:r>
          </w:hyperlink>
        </w:p>
        <w:p w14:paraId="1CE7D708" w14:textId="31823D68"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8" w:history="1">
            <w:r w:rsidR="0000024F" w:rsidRPr="008209E2">
              <w:rPr>
                <w:rStyle w:val="Hyperlink"/>
                <w:rFonts w:ascii="Times New Roman" w:hAnsi="Times New Roman" w:cs="Times New Roman"/>
                <w:b/>
                <w:bCs/>
                <w:noProof/>
                <w:sz w:val="24"/>
                <w:szCs w:val="24"/>
              </w:rPr>
              <w:t>3.8 Ethical Considerations</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8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20</w:t>
            </w:r>
            <w:r w:rsidR="0000024F" w:rsidRPr="008209E2">
              <w:rPr>
                <w:rFonts w:ascii="Times New Roman" w:hAnsi="Times New Roman" w:cs="Times New Roman"/>
                <w:noProof/>
                <w:webHidden/>
                <w:sz w:val="24"/>
                <w:szCs w:val="24"/>
              </w:rPr>
              <w:fldChar w:fldCharType="end"/>
            </w:r>
          </w:hyperlink>
        </w:p>
        <w:p w14:paraId="0531098E" w14:textId="13A43B32"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29" w:history="1">
            <w:r w:rsidR="0000024F" w:rsidRPr="008209E2">
              <w:rPr>
                <w:rStyle w:val="Hyperlink"/>
                <w:rFonts w:ascii="Times New Roman" w:hAnsi="Times New Roman" w:cs="Times New Roman"/>
                <w:b/>
                <w:bCs/>
                <w:noProof/>
                <w:sz w:val="24"/>
                <w:szCs w:val="24"/>
              </w:rPr>
              <w:t>3.9 Summary</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29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21</w:t>
            </w:r>
            <w:r w:rsidR="0000024F" w:rsidRPr="008209E2">
              <w:rPr>
                <w:rFonts w:ascii="Times New Roman" w:hAnsi="Times New Roman" w:cs="Times New Roman"/>
                <w:noProof/>
                <w:webHidden/>
                <w:sz w:val="24"/>
                <w:szCs w:val="24"/>
              </w:rPr>
              <w:fldChar w:fldCharType="end"/>
            </w:r>
          </w:hyperlink>
        </w:p>
        <w:p w14:paraId="4548302D" w14:textId="7AE7517D" w:rsidR="0000024F" w:rsidRPr="008209E2" w:rsidRDefault="0097385D">
          <w:pPr>
            <w:pStyle w:val="TOC1"/>
            <w:tabs>
              <w:tab w:val="right" w:leader="dot" w:pos="9350"/>
            </w:tabs>
            <w:rPr>
              <w:rFonts w:ascii="Times New Roman" w:eastAsiaTheme="minorEastAsia" w:hAnsi="Times New Roman" w:cs="Times New Roman"/>
              <w:noProof/>
              <w:sz w:val="24"/>
              <w:szCs w:val="24"/>
            </w:rPr>
          </w:pPr>
          <w:hyperlink w:anchor="_Toc184678830" w:history="1">
            <w:r w:rsidR="0000024F" w:rsidRPr="008209E2">
              <w:rPr>
                <w:rStyle w:val="Hyperlink"/>
                <w:rFonts w:ascii="Times New Roman" w:hAnsi="Times New Roman" w:cs="Times New Roman"/>
                <w:b/>
                <w:bCs/>
                <w:noProof/>
                <w:sz w:val="24"/>
                <w:szCs w:val="24"/>
              </w:rPr>
              <w:t>References</w:t>
            </w:r>
            <w:r w:rsidR="0000024F" w:rsidRPr="008209E2">
              <w:rPr>
                <w:rFonts w:ascii="Times New Roman" w:hAnsi="Times New Roman" w:cs="Times New Roman"/>
                <w:noProof/>
                <w:webHidden/>
                <w:sz w:val="24"/>
                <w:szCs w:val="24"/>
              </w:rPr>
              <w:tab/>
            </w:r>
            <w:r w:rsidR="0000024F" w:rsidRPr="008209E2">
              <w:rPr>
                <w:rFonts w:ascii="Times New Roman" w:hAnsi="Times New Roman" w:cs="Times New Roman"/>
                <w:noProof/>
                <w:webHidden/>
                <w:sz w:val="24"/>
                <w:szCs w:val="24"/>
              </w:rPr>
              <w:fldChar w:fldCharType="begin"/>
            </w:r>
            <w:r w:rsidR="0000024F" w:rsidRPr="008209E2">
              <w:rPr>
                <w:rFonts w:ascii="Times New Roman" w:hAnsi="Times New Roman" w:cs="Times New Roman"/>
                <w:noProof/>
                <w:webHidden/>
                <w:sz w:val="24"/>
                <w:szCs w:val="24"/>
              </w:rPr>
              <w:instrText xml:space="preserve"> PAGEREF _Toc184678830 \h </w:instrText>
            </w:r>
            <w:r w:rsidR="0000024F" w:rsidRPr="008209E2">
              <w:rPr>
                <w:rFonts w:ascii="Times New Roman" w:hAnsi="Times New Roman" w:cs="Times New Roman"/>
                <w:noProof/>
                <w:webHidden/>
                <w:sz w:val="24"/>
                <w:szCs w:val="24"/>
              </w:rPr>
            </w:r>
            <w:r w:rsidR="0000024F" w:rsidRPr="008209E2">
              <w:rPr>
                <w:rFonts w:ascii="Times New Roman" w:hAnsi="Times New Roman" w:cs="Times New Roman"/>
                <w:noProof/>
                <w:webHidden/>
                <w:sz w:val="24"/>
                <w:szCs w:val="24"/>
              </w:rPr>
              <w:fldChar w:fldCharType="separate"/>
            </w:r>
            <w:r w:rsidR="0000024F" w:rsidRPr="008209E2">
              <w:rPr>
                <w:rFonts w:ascii="Times New Roman" w:hAnsi="Times New Roman" w:cs="Times New Roman"/>
                <w:noProof/>
                <w:webHidden/>
                <w:sz w:val="24"/>
                <w:szCs w:val="24"/>
              </w:rPr>
              <w:t>21</w:t>
            </w:r>
            <w:r w:rsidR="0000024F" w:rsidRPr="008209E2">
              <w:rPr>
                <w:rFonts w:ascii="Times New Roman" w:hAnsi="Times New Roman" w:cs="Times New Roman"/>
                <w:noProof/>
                <w:webHidden/>
                <w:sz w:val="24"/>
                <w:szCs w:val="24"/>
              </w:rPr>
              <w:fldChar w:fldCharType="end"/>
            </w:r>
          </w:hyperlink>
        </w:p>
        <w:p w14:paraId="32414DA5" w14:textId="7D6D12E6" w:rsidR="00B57B6E" w:rsidRPr="008209E2" w:rsidRDefault="00B57B6E"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b/>
              <w:bCs/>
              <w:noProof/>
              <w:color w:val="000000" w:themeColor="text1"/>
              <w:sz w:val="24"/>
              <w:szCs w:val="24"/>
            </w:rPr>
            <w:fldChar w:fldCharType="end"/>
          </w:r>
        </w:p>
      </w:sdtContent>
    </w:sdt>
    <w:p w14:paraId="0E4C8418"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28743555"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0D2EC297"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55EBE3FC"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55961F2D"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7B36D903" w14:textId="77777777" w:rsidR="00410105" w:rsidRPr="008209E2" w:rsidRDefault="00410105" w:rsidP="00B62005">
      <w:pPr>
        <w:pStyle w:val="Heading1"/>
        <w:spacing w:line="360" w:lineRule="auto"/>
        <w:jc w:val="both"/>
        <w:rPr>
          <w:rFonts w:ascii="Times New Roman" w:hAnsi="Times New Roman" w:cs="Times New Roman"/>
          <w:b/>
          <w:color w:val="000000" w:themeColor="text1"/>
          <w:sz w:val="24"/>
          <w:szCs w:val="24"/>
        </w:rPr>
      </w:pPr>
    </w:p>
    <w:p w14:paraId="023035DD" w14:textId="77777777" w:rsidR="00410105" w:rsidRPr="008209E2" w:rsidRDefault="00410105" w:rsidP="00B62005">
      <w:pPr>
        <w:spacing w:line="360" w:lineRule="auto"/>
        <w:jc w:val="both"/>
        <w:rPr>
          <w:rFonts w:ascii="Times New Roman" w:hAnsi="Times New Roman" w:cs="Times New Roman"/>
          <w:color w:val="000000" w:themeColor="text1"/>
          <w:sz w:val="24"/>
          <w:szCs w:val="24"/>
        </w:rPr>
      </w:pPr>
    </w:p>
    <w:p w14:paraId="0E8F16CF" w14:textId="77777777" w:rsidR="00410105" w:rsidRPr="008209E2" w:rsidRDefault="00410105" w:rsidP="00B62005">
      <w:pPr>
        <w:spacing w:line="360" w:lineRule="auto"/>
        <w:jc w:val="both"/>
        <w:rPr>
          <w:rFonts w:ascii="Times New Roman" w:hAnsi="Times New Roman" w:cs="Times New Roman"/>
          <w:color w:val="000000" w:themeColor="text1"/>
          <w:sz w:val="24"/>
          <w:szCs w:val="24"/>
        </w:rPr>
      </w:pPr>
    </w:p>
    <w:p w14:paraId="73BDC74D" w14:textId="77777777" w:rsidR="00D14710" w:rsidRPr="008209E2" w:rsidRDefault="00DF123B" w:rsidP="00B62005">
      <w:pPr>
        <w:pStyle w:val="Heading1"/>
        <w:spacing w:line="360" w:lineRule="auto"/>
        <w:jc w:val="both"/>
        <w:rPr>
          <w:rFonts w:ascii="Times New Roman" w:hAnsi="Times New Roman" w:cs="Times New Roman"/>
          <w:b/>
          <w:color w:val="000000" w:themeColor="text1"/>
          <w:sz w:val="24"/>
          <w:szCs w:val="24"/>
        </w:rPr>
      </w:pPr>
      <w:r w:rsidRPr="008209E2">
        <w:rPr>
          <w:rFonts w:ascii="Times New Roman" w:hAnsi="Times New Roman" w:cs="Times New Roman"/>
          <w:b/>
          <w:color w:val="000000" w:themeColor="text1"/>
          <w:sz w:val="24"/>
          <w:szCs w:val="24"/>
        </w:rPr>
        <w:tab/>
      </w:r>
    </w:p>
    <w:p w14:paraId="096393C2"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3C150107"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6DEE281B"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71054602"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415ECDF8"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2AB2C439"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5C0881F1"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0E4DDA65" w14:textId="77777777" w:rsidR="0071019C" w:rsidRPr="008209E2" w:rsidRDefault="0071019C" w:rsidP="00B62005">
      <w:pPr>
        <w:spacing w:line="360" w:lineRule="auto"/>
        <w:jc w:val="both"/>
        <w:rPr>
          <w:rFonts w:ascii="Times New Roman" w:hAnsi="Times New Roman" w:cs="Times New Roman"/>
          <w:color w:val="000000" w:themeColor="text1"/>
          <w:sz w:val="24"/>
          <w:szCs w:val="24"/>
        </w:rPr>
      </w:pPr>
    </w:p>
    <w:p w14:paraId="6FDB38BD" w14:textId="77777777" w:rsidR="0071019C" w:rsidRPr="008209E2" w:rsidRDefault="0071019C" w:rsidP="00B62005">
      <w:pPr>
        <w:spacing w:line="360" w:lineRule="auto"/>
        <w:jc w:val="both"/>
        <w:rPr>
          <w:rFonts w:ascii="Times New Roman" w:eastAsiaTheme="majorEastAsia" w:hAnsi="Times New Roman" w:cs="Times New Roman"/>
          <w:b/>
          <w:color w:val="000000" w:themeColor="text1"/>
          <w:sz w:val="24"/>
          <w:szCs w:val="24"/>
        </w:rPr>
      </w:pPr>
    </w:p>
    <w:p w14:paraId="17501767" w14:textId="0A855574" w:rsidR="0071019C" w:rsidRPr="008209E2" w:rsidRDefault="0071019C" w:rsidP="00B62005">
      <w:pPr>
        <w:tabs>
          <w:tab w:val="left" w:pos="3766"/>
        </w:tabs>
        <w:spacing w:line="360" w:lineRule="auto"/>
        <w:jc w:val="both"/>
        <w:rPr>
          <w:rFonts w:ascii="Times New Roman" w:eastAsiaTheme="majorEastAsia" w:hAnsi="Times New Roman" w:cs="Times New Roman"/>
          <w:b/>
          <w:color w:val="000000" w:themeColor="text1"/>
          <w:sz w:val="24"/>
          <w:szCs w:val="24"/>
        </w:rPr>
      </w:pPr>
      <w:r w:rsidRPr="008209E2">
        <w:rPr>
          <w:rFonts w:ascii="Times New Roman" w:eastAsiaTheme="majorEastAsia" w:hAnsi="Times New Roman" w:cs="Times New Roman"/>
          <w:b/>
          <w:color w:val="000000" w:themeColor="text1"/>
          <w:sz w:val="24"/>
          <w:szCs w:val="24"/>
        </w:rPr>
        <w:tab/>
      </w:r>
    </w:p>
    <w:p w14:paraId="226ACD88" w14:textId="3AA9433D" w:rsidR="0071019C" w:rsidRPr="008209E2" w:rsidRDefault="0071019C" w:rsidP="00B62005">
      <w:pPr>
        <w:tabs>
          <w:tab w:val="left" w:pos="3766"/>
        </w:tabs>
        <w:spacing w:line="360" w:lineRule="auto"/>
        <w:jc w:val="both"/>
        <w:rPr>
          <w:rFonts w:ascii="Times New Roman" w:hAnsi="Times New Roman" w:cs="Times New Roman"/>
          <w:color w:val="000000" w:themeColor="text1"/>
          <w:sz w:val="24"/>
          <w:szCs w:val="24"/>
        </w:rPr>
        <w:sectPr w:rsidR="0071019C" w:rsidRPr="008209E2" w:rsidSect="00462489">
          <w:footerReference w:type="default" r:id="rId9"/>
          <w:pgSz w:w="12240" w:h="15840"/>
          <w:pgMar w:top="1440" w:right="1440" w:bottom="1440" w:left="1440" w:header="708" w:footer="708" w:gutter="0"/>
          <w:pgNumType w:fmt="lowerRoman" w:start="2"/>
          <w:cols w:space="708"/>
          <w:docGrid w:linePitch="360"/>
        </w:sectPr>
      </w:pPr>
      <w:r w:rsidRPr="008209E2">
        <w:rPr>
          <w:rFonts w:ascii="Times New Roman" w:hAnsi="Times New Roman" w:cs="Times New Roman"/>
          <w:color w:val="000000" w:themeColor="text1"/>
          <w:sz w:val="24"/>
          <w:szCs w:val="24"/>
        </w:rPr>
        <w:tab/>
      </w:r>
    </w:p>
    <w:p w14:paraId="765BAC13" w14:textId="77777777" w:rsidR="00E5253B" w:rsidRPr="008209E2" w:rsidRDefault="00E5253B" w:rsidP="00E70DBE">
      <w:pPr>
        <w:pStyle w:val="Heading1"/>
        <w:spacing w:line="360" w:lineRule="auto"/>
        <w:jc w:val="center"/>
        <w:rPr>
          <w:rFonts w:ascii="Times New Roman" w:hAnsi="Times New Roman" w:cs="Times New Roman"/>
          <w:b/>
          <w:color w:val="000000" w:themeColor="text1"/>
          <w:sz w:val="24"/>
          <w:szCs w:val="24"/>
        </w:rPr>
      </w:pPr>
      <w:bookmarkStart w:id="3" w:name="_Toc184678795"/>
      <w:r w:rsidRPr="008209E2">
        <w:rPr>
          <w:rFonts w:ascii="Times New Roman" w:hAnsi="Times New Roman" w:cs="Times New Roman"/>
          <w:b/>
          <w:color w:val="000000" w:themeColor="text1"/>
          <w:sz w:val="24"/>
          <w:szCs w:val="24"/>
        </w:rPr>
        <w:lastRenderedPageBreak/>
        <w:t>CHAPTER ONE</w:t>
      </w:r>
      <w:bookmarkEnd w:id="3"/>
    </w:p>
    <w:p w14:paraId="35E554A8" w14:textId="77777777" w:rsidR="00922474" w:rsidRPr="008209E2" w:rsidRDefault="00922474" w:rsidP="00E70DBE">
      <w:pPr>
        <w:pStyle w:val="Heading1"/>
        <w:spacing w:line="360" w:lineRule="auto"/>
        <w:jc w:val="center"/>
        <w:rPr>
          <w:rFonts w:ascii="Times New Roman" w:hAnsi="Times New Roman" w:cs="Times New Roman"/>
          <w:b/>
          <w:color w:val="000000" w:themeColor="text1"/>
          <w:sz w:val="24"/>
          <w:szCs w:val="24"/>
        </w:rPr>
      </w:pPr>
      <w:bookmarkStart w:id="4" w:name="_Toc184678796"/>
      <w:r w:rsidRPr="008209E2">
        <w:rPr>
          <w:rFonts w:ascii="Times New Roman" w:hAnsi="Times New Roman" w:cs="Times New Roman"/>
          <w:b/>
          <w:color w:val="000000" w:themeColor="text1"/>
          <w:sz w:val="24"/>
          <w:szCs w:val="24"/>
        </w:rPr>
        <w:t>INTRODUCTION</w:t>
      </w:r>
      <w:bookmarkEnd w:id="4"/>
    </w:p>
    <w:p w14:paraId="39ED7F55" w14:textId="77777777" w:rsidR="002A6107" w:rsidRPr="008209E2" w:rsidRDefault="00B57B6E" w:rsidP="00B62005">
      <w:pPr>
        <w:pStyle w:val="Heading2"/>
        <w:spacing w:line="360" w:lineRule="auto"/>
        <w:jc w:val="both"/>
        <w:rPr>
          <w:rFonts w:ascii="Times New Roman" w:hAnsi="Times New Roman" w:cs="Times New Roman"/>
          <w:b/>
          <w:color w:val="000000" w:themeColor="text1"/>
          <w:sz w:val="24"/>
          <w:szCs w:val="24"/>
        </w:rPr>
      </w:pPr>
      <w:bookmarkStart w:id="5" w:name="_Toc184678797"/>
      <w:r w:rsidRPr="008209E2">
        <w:rPr>
          <w:rFonts w:ascii="Times New Roman" w:hAnsi="Times New Roman" w:cs="Times New Roman"/>
          <w:b/>
          <w:color w:val="000000" w:themeColor="text1"/>
          <w:sz w:val="24"/>
          <w:szCs w:val="24"/>
        </w:rPr>
        <w:t xml:space="preserve">1.1 </w:t>
      </w:r>
      <w:r w:rsidR="00E5253B" w:rsidRPr="008209E2">
        <w:rPr>
          <w:rFonts w:ascii="Times New Roman" w:hAnsi="Times New Roman" w:cs="Times New Roman"/>
          <w:b/>
          <w:color w:val="000000" w:themeColor="text1"/>
          <w:sz w:val="24"/>
          <w:szCs w:val="24"/>
        </w:rPr>
        <w:t>Background of study</w:t>
      </w:r>
      <w:bookmarkEnd w:id="5"/>
    </w:p>
    <w:p w14:paraId="673AB299" w14:textId="77777777" w:rsidR="00036E3C" w:rsidRPr="008209E2" w:rsidRDefault="009F1D7F"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need for project management</w:t>
      </w:r>
      <w:r w:rsidR="002F5239" w:rsidRPr="008209E2">
        <w:rPr>
          <w:rFonts w:ascii="Times New Roman" w:hAnsi="Times New Roman" w:cs="Times New Roman"/>
          <w:color w:val="000000" w:themeColor="text1"/>
          <w:sz w:val="24"/>
          <w:szCs w:val="24"/>
        </w:rPr>
        <w:t xml:space="preserve"> is critical for organizations to develop a</w:t>
      </w:r>
      <w:r w:rsidRPr="008209E2">
        <w:rPr>
          <w:rFonts w:ascii="Times New Roman" w:hAnsi="Times New Roman" w:cs="Times New Roman"/>
          <w:color w:val="000000" w:themeColor="text1"/>
          <w:sz w:val="24"/>
          <w:szCs w:val="24"/>
        </w:rPr>
        <w:t>nd implement projects progress monitoring systems due to evolving complexity</w:t>
      </w:r>
      <w:r w:rsidR="00CD42B0" w:rsidRPr="008209E2">
        <w:rPr>
          <w:rFonts w:ascii="Times New Roman" w:hAnsi="Times New Roman" w:cs="Times New Roman"/>
          <w:color w:val="000000" w:themeColor="text1"/>
          <w:sz w:val="24"/>
          <w:szCs w:val="24"/>
        </w:rPr>
        <w:t xml:space="preserve"> of projects management</w:t>
      </w:r>
      <w:r w:rsidR="002F5239" w:rsidRPr="008209E2">
        <w:rPr>
          <w:rFonts w:ascii="Times New Roman" w:hAnsi="Times New Roman" w:cs="Times New Roman"/>
          <w:color w:val="000000" w:themeColor="text1"/>
          <w:sz w:val="24"/>
          <w:szCs w:val="24"/>
        </w:rPr>
        <w:t>. Institutions of higher learning like Meru University of Science an</w:t>
      </w:r>
      <w:r w:rsidRPr="008209E2">
        <w:rPr>
          <w:rFonts w:ascii="Times New Roman" w:hAnsi="Times New Roman" w:cs="Times New Roman"/>
          <w:color w:val="000000" w:themeColor="text1"/>
          <w:sz w:val="24"/>
          <w:szCs w:val="24"/>
        </w:rPr>
        <w:t>d Technology, needs to deploy system feature to track their</w:t>
      </w:r>
      <w:r w:rsidR="00AB35B4" w:rsidRPr="008209E2">
        <w:rPr>
          <w:rFonts w:ascii="Times New Roman" w:hAnsi="Times New Roman" w:cs="Times New Roman"/>
          <w:color w:val="000000" w:themeColor="text1"/>
          <w:sz w:val="24"/>
          <w:szCs w:val="24"/>
        </w:rPr>
        <w:t xml:space="preserve"> </w:t>
      </w:r>
      <w:r w:rsidR="003909E9" w:rsidRPr="008209E2">
        <w:rPr>
          <w:rFonts w:ascii="Times New Roman" w:hAnsi="Times New Roman" w:cs="Times New Roman"/>
          <w:color w:val="000000" w:themeColor="text1"/>
          <w:sz w:val="24"/>
          <w:szCs w:val="24"/>
        </w:rPr>
        <w:t>students’</w:t>
      </w:r>
      <w:r w:rsidR="00AB35B4" w:rsidRPr="008209E2">
        <w:rPr>
          <w:rFonts w:ascii="Times New Roman" w:hAnsi="Times New Roman" w:cs="Times New Roman"/>
          <w:color w:val="000000" w:themeColor="text1"/>
          <w:sz w:val="24"/>
          <w:szCs w:val="24"/>
        </w:rPr>
        <w:t xml:space="preserve"> academic</w:t>
      </w:r>
      <w:r w:rsidRPr="008209E2">
        <w:rPr>
          <w:rFonts w:ascii="Times New Roman" w:hAnsi="Times New Roman" w:cs="Times New Roman"/>
          <w:color w:val="000000" w:themeColor="text1"/>
          <w:sz w:val="24"/>
          <w:szCs w:val="24"/>
        </w:rPr>
        <w:t xml:space="preserve"> projects progress</w:t>
      </w:r>
      <w:r w:rsidR="002F5239" w:rsidRPr="008209E2">
        <w:rPr>
          <w:rFonts w:ascii="Times New Roman" w:hAnsi="Times New Roman" w:cs="Times New Roman"/>
          <w:color w:val="000000" w:themeColor="text1"/>
          <w:sz w:val="24"/>
          <w:szCs w:val="24"/>
        </w:rPr>
        <w:t xml:space="preserve"> d</w:t>
      </w:r>
      <w:r w:rsidRPr="008209E2">
        <w:rPr>
          <w:rFonts w:ascii="Times New Roman" w:hAnsi="Times New Roman" w:cs="Times New Roman"/>
          <w:color w:val="000000" w:themeColor="text1"/>
          <w:sz w:val="24"/>
          <w:szCs w:val="24"/>
        </w:rPr>
        <w:t>ue the increased complexity towards projects management</w:t>
      </w:r>
      <w:r w:rsidR="002F5239" w:rsidRPr="008209E2">
        <w:rPr>
          <w:rFonts w:ascii="Times New Roman" w:hAnsi="Times New Roman" w:cs="Times New Roman"/>
          <w:color w:val="000000" w:themeColor="text1"/>
          <w:sz w:val="24"/>
          <w:szCs w:val="24"/>
        </w:rPr>
        <w:t>.</w:t>
      </w:r>
      <w:r w:rsidRPr="008209E2">
        <w:rPr>
          <w:rFonts w:ascii="Times New Roman" w:hAnsi="Times New Roman" w:cs="Times New Roman"/>
          <w:color w:val="000000" w:themeColor="text1"/>
          <w:sz w:val="24"/>
          <w:szCs w:val="24"/>
        </w:rPr>
        <w:t xml:space="preserve"> </w:t>
      </w:r>
      <w:r w:rsidR="00D02EDB" w:rsidRPr="008209E2">
        <w:rPr>
          <w:rFonts w:ascii="Times New Roman" w:hAnsi="Times New Roman" w:cs="Times New Roman"/>
          <w:color w:val="000000" w:themeColor="text1"/>
          <w:sz w:val="24"/>
          <w:szCs w:val="24"/>
        </w:rPr>
        <w:t xml:space="preserve">Projects </w:t>
      </w:r>
      <w:r w:rsidRPr="008209E2">
        <w:rPr>
          <w:rFonts w:ascii="Times New Roman" w:hAnsi="Times New Roman" w:cs="Times New Roman"/>
          <w:color w:val="000000" w:themeColor="text1"/>
          <w:sz w:val="24"/>
          <w:szCs w:val="24"/>
        </w:rPr>
        <w:t>progress</w:t>
      </w:r>
      <w:r w:rsidR="00D02EDB" w:rsidRPr="008209E2">
        <w:rPr>
          <w:rFonts w:ascii="Times New Roman" w:hAnsi="Times New Roman" w:cs="Times New Roman"/>
          <w:color w:val="000000" w:themeColor="text1"/>
          <w:sz w:val="24"/>
          <w:szCs w:val="24"/>
        </w:rPr>
        <w:t xml:space="preserve"> </w:t>
      </w:r>
      <w:r w:rsidR="00EC4F2D" w:rsidRPr="008209E2">
        <w:rPr>
          <w:rFonts w:ascii="Times New Roman" w:hAnsi="Times New Roman" w:cs="Times New Roman"/>
          <w:color w:val="000000" w:themeColor="text1"/>
          <w:sz w:val="24"/>
          <w:szCs w:val="24"/>
        </w:rPr>
        <w:t>monitoring is a significant part of project</w:t>
      </w:r>
      <w:r w:rsidR="00D02EDB" w:rsidRPr="008209E2">
        <w:rPr>
          <w:rFonts w:ascii="Times New Roman" w:hAnsi="Times New Roman" w:cs="Times New Roman"/>
          <w:color w:val="000000" w:themeColor="text1"/>
          <w:sz w:val="24"/>
          <w:szCs w:val="24"/>
        </w:rPr>
        <w:t>s</w:t>
      </w:r>
      <w:r w:rsidR="00EC4F2D" w:rsidRPr="008209E2">
        <w:rPr>
          <w:rFonts w:ascii="Times New Roman" w:hAnsi="Times New Roman" w:cs="Times New Roman"/>
          <w:color w:val="000000" w:themeColor="text1"/>
          <w:sz w:val="24"/>
          <w:szCs w:val="24"/>
        </w:rPr>
        <w:t xml:space="preserve"> management. All project activities should be carefully monitored while the project is </w:t>
      </w:r>
      <w:r w:rsidR="002F5239" w:rsidRPr="008209E2">
        <w:rPr>
          <w:rFonts w:ascii="Times New Roman" w:hAnsi="Times New Roman" w:cs="Times New Roman"/>
          <w:color w:val="000000" w:themeColor="text1"/>
          <w:sz w:val="24"/>
          <w:szCs w:val="24"/>
        </w:rPr>
        <w:t xml:space="preserve">being accomplished. This helps </w:t>
      </w:r>
      <w:r w:rsidR="002D453A" w:rsidRPr="008209E2">
        <w:rPr>
          <w:rFonts w:ascii="Times New Roman" w:hAnsi="Times New Roman" w:cs="Times New Roman"/>
          <w:color w:val="000000" w:themeColor="text1"/>
          <w:sz w:val="24"/>
          <w:szCs w:val="24"/>
        </w:rPr>
        <w:t xml:space="preserve">project supervisor </w:t>
      </w:r>
      <w:r w:rsidR="00EC4F2D" w:rsidRPr="008209E2">
        <w:rPr>
          <w:rFonts w:ascii="Times New Roman" w:hAnsi="Times New Roman" w:cs="Times New Roman"/>
          <w:color w:val="000000" w:themeColor="text1"/>
          <w:sz w:val="24"/>
          <w:szCs w:val="24"/>
        </w:rPr>
        <w:t xml:space="preserve">to keep informed of work progress, and </w:t>
      </w:r>
      <w:r w:rsidR="002F5239" w:rsidRPr="008209E2">
        <w:rPr>
          <w:rFonts w:ascii="Times New Roman" w:hAnsi="Times New Roman" w:cs="Times New Roman"/>
          <w:color w:val="000000" w:themeColor="text1"/>
          <w:sz w:val="24"/>
          <w:szCs w:val="24"/>
        </w:rPr>
        <w:t xml:space="preserve">apply timely correctives. It is </w:t>
      </w:r>
      <w:r w:rsidR="00EC4F2D" w:rsidRPr="008209E2">
        <w:rPr>
          <w:rFonts w:ascii="Times New Roman" w:hAnsi="Times New Roman" w:cs="Times New Roman"/>
          <w:color w:val="000000" w:themeColor="text1"/>
          <w:sz w:val="24"/>
          <w:szCs w:val="24"/>
        </w:rPr>
        <w:t>essential that project monitoring is simple and not time-consuming. Project</w:t>
      </w:r>
      <w:r w:rsidR="006A3AA1" w:rsidRPr="008209E2">
        <w:rPr>
          <w:rFonts w:ascii="Times New Roman" w:hAnsi="Times New Roman" w:cs="Times New Roman"/>
          <w:color w:val="000000" w:themeColor="text1"/>
          <w:sz w:val="24"/>
          <w:szCs w:val="24"/>
        </w:rPr>
        <w:t>s</w:t>
      </w:r>
      <w:r w:rsidR="00EC4F2D" w:rsidRPr="008209E2">
        <w:rPr>
          <w:rFonts w:ascii="Times New Roman" w:hAnsi="Times New Roman" w:cs="Times New Roman"/>
          <w:color w:val="000000" w:themeColor="text1"/>
          <w:sz w:val="24"/>
          <w:szCs w:val="24"/>
        </w:rPr>
        <w:t xml:space="preserve"> </w:t>
      </w:r>
      <w:r w:rsidR="00470A88" w:rsidRPr="008209E2">
        <w:rPr>
          <w:rFonts w:ascii="Times New Roman" w:hAnsi="Times New Roman" w:cs="Times New Roman"/>
          <w:color w:val="000000" w:themeColor="text1"/>
          <w:sz w:val="24"/>
          <w:szCs w:val="24"/>
        </w:rPr>
        <w:t xml:space="preserve">progress </w:t>
      </w:r>
      <w:r w:rsidR="002F5239" w:rsidRPr="008209E2">
        <w:rPr>
          <w:rFonts w:ascii="Times New Roman" w:hAnsi="Times New Roman" w:cs="Times New Roman"/>
          <w:color w:val="000000" w:themeColor="text1"/>
          <w:sz w:val="24"/>
          <w:szCs w:val="24"/>
        </w:rPr>
        <w:t xml:space="preserve">monitoring </w:t>
      </w:r>
      <w:r w:rsidR="00470A88" w:rsidRPr="008209E2">
        <w:rPr>
          <w:rFonts w:ascii="Times New Roman" w:hAnsi="Times New Roman" w:cs="Times New Roman"/>
          <w:color w:val="000000" w:themeColor="text1"/>
          <w:sz w:val="24"/>
          <w:szCs w:val="24"/>
        </w:rPr>
        <w:t>system</w:t>
      </w:r>
      <w:r w:rsidR="00EC4F2D" w:rsidRPr="008209E2">
        <w:rPr>
          <w:rFonts w:ascii="Times New Roman" w:hAnsi="Times New Roman" w:cs="Times New Roman"/>
          <w:color w:val="000000" w:themeColor="text1"/>
          <w:sz w:val="24"/>
          <w:szCs w:val="24"/>
        </w:rPr>
        <w:t xml:space="preserve"> may really help to simplify this process.</w:t>
      </w:r>
      <w:r w:rsidR="00470A88" w:rsidRPr="008209E2">
        <w:rPr>
          <w:rFonts w:ascii="Times New Roman" w:hAnsi="Times New Roman" w:cs="Times New Roman"/>
          <w:color w:val="000000" w:themeColor="text1"/>
          <w:sz w:val="24"/>
          <w:szCs w:val="24"/>
        </w:rPr>
        <w:t xml:space="preserve"> </w:t>
      </w:r>
      <w:r w:rsidR="00081991" w:rsidRPr="008209E2">
        <w:rPr>
          <w:rFonts w:ascii="Times New Roman" w:hAnsi="Times New Roman" w:cs="Times New Roman"/>
          <w:color w:val="000000" w:themeColor="text1"/>
          <w:sz w:val="24"/>
          <w:szCs w:val="24"/>
        </w:rPr>
        <w:t xml:space="preserve">Project </w:t>
      </w:r>
      <w:r w:rsidR="00470A88" w:rsidRPr="008209E2">
        <w:rPr>
          <w:rFonts w:ascii="Times New Roman" w:hAnsi="Times New Roman" w:cs="Times New Roman"/>
          <w:color w:val="000000" w:themeColor="text1"/>
          <w:sz w:val="24"/>
          <w:szCs w:val="24"/>
        </w:rPr>
        <w:t>Progress monitoring is an essential task of the S</w:t>
      </w:r>
      <w:r w:rsidR="00662034" w:rsidRPr="008209E2">
        <w:rPr>
          <w:rFonts w:ascii="Times New Roman" w:hAnsi="Times New Roman" w:cs="Times New Roman"/>
          <w:color w:val="000000" w:themeColor="text1"/>
          <w:sz w:val="24"/>
          <w:szCs w:val="24"/>
        </w:rPr>
        <w:t xml:space="preserve">oftware Project </w:t>
      </w:r>
      <w:r w:rsidR="00D27C74" w:rsidRPr="008209E2">
        <w:rPr>
          <w:rFonts w:ascii="Times New Roman" w:hAnsi="Times New Roman" w:cs="Times New Roman"/>
          <w:color w:val="000000" w:themeColor="text1"/>
          <w:sz w:val="24"/>
          <w:szCs w:val="24"/>
        </w:rPr>
        <w:t>Management,</w:t>
      </w:r>
      <w:r w:rsidR="00470A88" w:rsidRPr="008209E2">
        <w:rPr>
          <w:rFonts w:ascii="Times New Roman" w:hAnsi="Times New Roman" w:cs="Times New Roman"/>
          <w:color w:val="000000" w:themeColor="text1"/>
          <w:sz w:val="24"/>
          <w:szCs w:val="24"/>
        </w:rPr>
        <w:t xml:space="preserve"> which is executed during the development process of software projects. In the market today, several tools are available for monitoring the progress of a project. However, most of these tools lack sufficient progress monitoring mechanisms, making them unattractive for many organizations. Moreover, some of the tools do not report and/or visualize useful information regarding the project status</w:t>
      </w:r>
      <w:r w:rsidR="00470A88" w:rsidRPr="008209E2">
        <w:rPr>
          <w:rFonts w:ascii="Times New Roman" w:hAnsi="Times New Roman" w:cs="Times New Roman"/>
          <w:color w:val="000000" w:themeColor="text1"/>
          <w:sz w:val="24"/>
          <w:szCs w:val="24"/>
        </w:rPr>
        <w:fldChar w:fldCharType="begin"/>
      </w:r>
      <w:r w:rsidR="00470A88" w:rsidRPr="008209E2">
        <w:rPr>
          <w:rFonts w:ascii="Times New Roman" w:hAnsi="Times New Roman" w:cs="Times New Roman"/>
          <w:color w:val="000000" w:themeColor="text1"/>
          <w:sz w:val="24"/>
          <w:szCs w:val="24"/>
        </w:rPr>
        <w:instrText xml:space="preserve"> ADDIN ZOTERO_ITEM CSL_CITATION {"citationID":"jN8wO45o","properties":{"formattedCitation":"(Alaidaros et al., 2019)","plainCitation":"(Alaidaros et al., 2019)","noteIndex":0},"citationItems":[{"id":58,"uris":["http://zotero.org/users/local/v5JzBB6v/items/XFACGC9L"],"itemData":{"id":58,"type":"paper-conference","container-title":"2019 First International Conference of Intelligent Computing and Engineering (ICOICE)","DOI":"10.1109/ICOICE48418.2019.9035146","event-place":"Hadhramout, Yemen","event-title":"2019 First International Conference of Intelligent Computing and Engineering (ICOICE)","ISBN":"978-1-72814-487-0","page":"1-9","publisher":"IEEE","publisher-place":"Hadhramout, Yemen","source":"DOI.org (Crossref)","title":"The Development and Evaluation of A Progress Monitoring Prototype Tool for Software Project Management","URL":"https://ieeexplore.ieee.org/document/9035146/","author":[{"family":"Alaidaros","given":"Hamzah"},{"family":"Omar","given":"Mazni"},{"family":"Romli","given":"Rohaida"},{"family":"Hussein","given":"Adnan"}],"accessed":{"date-parts":[["2024",10,3]]},"issued":{"date-parts":[["2019",12]]}}}],"schema":"https://github.com/citation-style-language/schema/raw/master/csl-citation.json"} </w:instrText>
      </w:r>
      <w:r w:rsidR="00470A88" w:rsidRPr="008209E2">
        <w:rPr>
          <w:rFonts w:ascii="Times New Roman" w:hAnsi="Times New Roman" w:cs="Times New Roman"/>
          <w:color w:val="000000" w:themeColor="text1"/>
          <w:sz w:val="24"/>
          <w:szCs w:val="24"/>
        </w:rPr>
        <w:fldChar w:fldCharType="separate"/>
      </w:r>
      <w:r w:rsidR="00470A88" w:rsidRPr="008209E2">
        <w:rPr>
          <w:rFonts w:ascii="Times New Roman" w:hAnsi="Times New Roman" w:cs="Times New Roman"/>
          <w:color w:val="000000" w:themeColor="text1"/>
          <w:sz w:val="24"/>
          <w:szCs w:val="24"/>
        </w:rPr>
        <w:t>(</w:t>
      </w:r>
      <w:proofErr w:type="spellStart"/>
      <w:r w:rsidR="00470A88" w:rsidRPr="008209E2">
        <w:rPr>
          <w:rFonts w:ascii="Times New Roman" w:hAnsi="Times New Roman" w:cs="Times New Roman"/>
          <w:color w:val="000000" w:themeColor="text1"/>
          <w:sz w:val="24"/>
          <w:szCs w:val="24"/>
        </w:rPr>
        <w:t>Alaidaros</w:t>
      </w:r>
      <w:proofErr w:type="spellEnd"/>
      <w:r w:rsidR="00470A88" w:rsidRPr="008209E2">
        <w:rPr>
          <w:rFonts w:ascii="Times New Roman" w:hAnsi="Times New Roman" w:cs="Times New Roman"/>
          <w:color w:val="000000" w:themeColor="text1"/>
          <w:sz w:val="24"/>
          <w:szCs w:val="24"/>
        </w:rPr>
        <w:t xml:space="preserve"> et al., 2019)</w:t>
      </w:r>
      <w:r w:rsidR="00470A88" w:rsidRPr="008209E2">
        <w:rPr>
          <w:rFonts w:ascii="Times New Roman" w:hAnsi="Times New Roman" w:cs="Times New Roman"/>
          <w:color w:val="000000" w:themeColor="text1"/>
          <w:sz w:val="24"/>
          <w:szCs w:val="24"/>
        </w:rPr>
        <w:fldChar w:fldCharType="end"/>
      </w:r>
      <w:r w:rsidR="00470A88" w:rsidRPr="008209E2">
        <w:rPr>
          <w:rFonts w:ascii="Times New Roman" w:hAnsi="Times New Roman" w:cs="Times New Roman"/>
          <w:color w:val="000000" w:themeColor="text1"/>
          <w:sz w:val="24"/>
          <w:szCs w:val="24"/>
        </w:rPr>
        <w:t>.</w:t>
      </w:r>
    </w:p>
    <w:p w14:paraId="7A33EABA" w14:textId="1632DBC7" w:rsidR="00BF23C7" w:rsidRPr="008209E2" w:rsidRDefault="00D02EDB"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Accordin</w:t>
      </w:r>
      <w:r w:rsidR="00B771F4" w:rsidRPr="008209E2">
        <w:rPr>
          <w:rFonts w:ascii="Times New Roman" w:hAnsi="Times New Roman" w:cs="Times New Roman"/>
          <w:color w:val="000000" w:themeColor="text1"/>
          <w:sz w:val="24"/>
          <w:szCs w:val="24"/>
        </w:rPr>
        <w:t>g to the research made at Meru U</w:t>
      </w:r>
      <w:r w:rsidRPr="008209E2">
        <w:rPr>
          <w:rFonts w:ascii="Times New Roman" w:hAnsi="Times New Roman" w:cs="Times New Roman"/>
          <w:color w:val="000000" w:themeColor="text1"/>
          <w:sz w:val="24"/>
          <w:szCs w:val="24"/>
        </w:rPr>
        <w:t>niversity of science and technology the current system uses</w:t>
      </w:r>
      <w:r w:rsidR="003909E9" w:rsidRPr="008209E2">
        <w:rPr>
          <w:rFonts w:ascii="Times New Roman" w:hAnsi="Times New Roman" w:cs="Times New Roman"/>
          <w:color w:val="000000" w:themeColor="text1"/>
          <w:sz w:val="24"/>
          <w:szCs w:val="24"/>
        </w:rPr>
        <w:t xml:space="preserve"> manual form to record </w:t>
      </w:r>
      <w:proofErr w:type="gramStart"/>
      <w:r w:rsidR="003909E9" w:rsidRPr="008209E2">
        <w:rPr>
          <w:rFonts w:ascii="Times New Roman" w:hAnsi="Times New Roman" w:cs="Times New Roman"/>
          <w:color w:val="000000" w:themeColor="text1"/>
          <w:sz w:val="24"/>
          <w:szCs w:val="24"/>
        </w:rPr>
        <w:t>students</w:t>
      </w:r>
      <w:proofErr w:type="gramEnd"/>
      <w:r w:rsidRPr="008209E2">
        <w:rPr>
          <w:rFonts w:ascii="Times New Roman" w:hAnsi="Times New Roman" w:cs="Times New Roman"/>
          <w:color w:val="000000" w:themeColor="text1"/>
          <w:sz w:val="24"/>
          <w:szCs w:val="24"/>
        </w:rPr>
        <w:t xml:space="preserve"> projects and also to track the projects</w:t>
      </w:r>
      <w:r w:rsidR="0096118E" w:rsidRPr="008209E2">
        <w:rPr>
          <w:rFonts w:ascii="Times New Roman" w:hAnsi="Times New Roman" w:cs="Times New Roman"/>
          <w:color w:val="000000" w:themeColor="text1"/>
          <w:sz w:val="24"/>
          <w:szCs w:val="24"/>
        </w:rPr>
        <w:t xml:space="preserve"> progress where project supervisors</w:t>
      </w:r>
      <w:r w:rsidRPr="008209E2">
        <w:rPr>
          <w:rFonts w:ascii="Times New Roman" w:hAnsi="Times New Roman" w:cs="Times New Roman"/>
          <w:color w:val="000000" w:themeColor="text1"/>
          <w:sz w:val="24"/>
          <w:szCs w:val="24"/>
        </w:rPr>
        <w:t xml:space="preserve"> keep on updating the projects manually.</w:t>
      </w:r>
      <w:r w:rsidR="002722A5" w:rsidRPr="008209E2">
        <w:rPr>
          <w:rFonts w:ascii="Times New Roman" w:hAnsi="Times New Roman" w:cs="Times New Roman"/>
          <w:color w:val="000000" w:themeColor="text1"/>
          <w:sz w:val="24"/>
          <w:szCs w:val="24"/>
        </w:rPr>
        <w:t xml:space="preserve"> The timely and</w:t>
      </w:r>
      <w:r w:rsidR="00663063" w:rsidRPr="008209E2">
        <w:rPr>
          <w:rFonts w:ascii="Times New Roman" w:hAnsi="Times New Roman" w:cs="Times New Roman"/>
          <w:color w:val="000000" w:themeColor="text1"/>
          <w:sz w:val="24"/>
          <w:szCs w:val="24"/>
        </w:rPr>
        <w:t xml:space="preserve"> high-quality completion of </w:t>
      </w:r>
      <w:r w:rsidR="002722A5" w:rsidRPr="008209E2">
        <w:rPr>
          <w:rFonts w:ascii="Times New Roman" w:hAnsi="Times New Roman" w:cs="Times New Roman"/>
          <w:color w:val="000000" w:themeColor="text1"/>
          <w:sz w:val="24"/>
          <w:szCs w:val="24"/>
        </w:rPr>
        <w:t>power trans</w:t>
      </w:r>
      <w:r w:rsidR="00663063" w:rsidRPr="008209E2">
        <w:rPr>
          <w:rFonts w:ascii="Times New Roman" w:hAnsi="Times New Roman" w:cs="Times New Roman"/>
          <w:color w:val="000000" w:themeColor="text1"/>
          <w:sz w:val="24"/>
          <w:szCs w:val="24"/>
        </w:rPr>
        <w:t xml:space="preserve">mission and transformation, </w:t>
      </w:r>
      <w:r w:rsidR="002722A5" w:rsidRPr="008209E2">
        <w:rPr>
          <w:rFonts w:ascii="Times New Roman" w:hAnsi="Times New Roman" w:cs="Times New Roman"/>
          <w:color w:val="000000" w:themeColor="text1"/>
          <w:sz w:val="24"/>
          <w:szCs w:val="24"/>
        </w:rPr>
        <w:t xml:space="preserve"> project construction has a decisive impact on the power supply quality and efficiency of the power system  </w:t>
      </w:r>
      <w:r w:rsidR="002722A5" w:rsidRPr="008209E2">
        <w:rPr>
          <w:rFonts w:ascii="Times New Roman" w:hAnsi="Times New Roman" w:cs="Times New Roman"/>
          <w:color w:val="000000" w:themeColor="text1"/>
          <w:sz w:val="24"/>
          <w:szCs w:val="24"/>
        </w:rPr>
        <w:fldChar w:fldCharType="begin"/>
      </w:r>
      <w:r w:rsidR="002722A5" w:rsidRPr="008209E2">
        <w:rPr>
          <w:rFonts w:ascii="Times New Roman" w:hAnsi="Times New Roman" w:cs="Times New Roman"/>
          <w:color w:val="000000" w:themeColor="text1"/>
          <w:sz w:val="24"/>
          <w:szCs w:val="24"/>
        </w:rPr>
        <w:instrText xml:space="preserve"> ADDIN ZOTERO_ITEM CSL_CITATION {"citationID":"V4ruHjN3","properties":{"formattedCitation":"(O\\uc0\\u353{}tir et al., 2024)","plainCitation":"(Oštir et al., 2024)","noteIndex":0},"citationItems":[{"id":59,"uris":["http://zotero.org/users/local/v5JzBB6v/items/SBQ2TGXH"],"itemData":{"id":59,"type":"paper-conference","container-title":"IGARSS 2024 - 2024 IEEE International Geoscience and Remote Sensing Symposium","DOI":"10.1109/IGARSS53475.2024.10640673","event-place":"Athens, Greece","event-title":"IGARSS 2024 - 2024 IEEE International Geoscience and Remote Sensing Symposium","ISBN":"9798350360325","page":"2117-2121","publisher":"IEEE","publisher-place":"Athens, Greece","source":"DOI.org (Crossref)","title":"Monitoring Ground Movements by Integrating Space-Borne, Aerial, Terrestrial Remote Sensing and GNSS Observations","URL":"https://ieeexplore.ieee.org/document/10640673/","author":[{"family":"Oštir","given":"Krištof"},{"family":"Gubaidullina","given":"Rushaniia"},{"family":"Pepe","given":"Antonio"},{"family":"Calò","given":"Fabiana"},{"family":"Falabella","given":"Francesco"},{"family":"Grabrijan","given":"Tanja"},{"family":"Trajkovski","given":"Klemen Kozmus"},{"family":"Grigillo","given":"Dejan"},{"family":"Horvat","given":"Veronika Grabrovec"},{"family":"Hamza","given":"Veton"},{"family":"Prešeren","given":"Polona Pavlovčič"},{"family":"Cláudia Teodoro","given":"Ana"}],"accessed":{"date-parts":[["2024",10,4]]},"issued":{"date-parts":[["2024",7,7]]}}}],"schema":"https://github.com/citation-style-language/schema/raw/master/csl-citation.json"} </w:instrText>
      </w:r>
      <w:r w:rsidR="002722A5" w:rsidRPr="008209E2">
        <w:rPr>
          <w:rFonts w:ascii="Times New Roman" w:hAnsi="Times New Roman" w:cs="Times New Roman"/>
          <w:color w:val="000000" w:themeColor="text1"/>
          <w:sz w:val="24"/>
          <w:szCs w:val="24"/>
        </w:rPr>
        <w:fldChar w:fldCharType="separate"/>
      </w:r>
      <w:r w:rsidR="002722A5" w:rsidRPr="008209E2">
        <w:rPr>
          <w:rFonts w:ascii="Times New Roman" w:hAnsi="Times New Roman" w:cs="Times New Roman"/>
          <w:color w:val="000000" w:themeColor="text1"/>
          <w:sz w:val="24"/>
          <w:szCs w:val="24"/>
        </w:rPr>
        <w:t>(Oštir et al., 2024)</w:t>
      </w:r>
      <w:r w:rsidR="002722A5" w:rsidRPr="008209E2">
        <w:rPr>
          <w:rFonts w:ascii="Times New Roman" w:hAnsi="Times New Roman" w:cs="Times New Roman"/>
          <w:color w:val="000000" w:themeColor="text1"/>
          <w:sz w:val="24"/>
          <w:szCs w:val="24"/>
        </w:rPr>
        <w:fldChar w:fldCharType="end"/>
      </w:r>
      <w:r w:rsidR="002722A5" w:rsidRPr="008209E2">
        <w:rPr>
          <w:rFonts w:ascii="Times New Roman" w:hAnsi="Times New Roman" w:cs="Times New Roman"/>
          <w:color w:val="000000" w:themeColor="text1"/>
          <w:sz w:val="24"/>
          <w:szCs w:val="24"/>
        </w:rPr>
        <w:t>.</w:t>
      </w:r>
      <w:r w:rsidR="000F4341" w:rsidRPr="008209E2">
        <w:rPr>
          <w:rFonts w:ascii="Times New Roman" w:hAnsi="Times New Roman" w:cs="Times New Roman"/>
          <w:color w:val="000000" w:themeColor="text1"/>
          <w:sz w:val="24"/>
          <w:szCs w:val="24"/>
        </w:rPr>
        <w:t xml:space="preserve"> Setting milestones, assigning work to team members, and defining project durations are all aided by project planning and scheduling. Users can track completion rates, adjust task statuses, and keep an eye on the overall progress of a project via progress tracking. Reporting and Analytics Produces detailed reports that include deadlines, resource consumption, important milestones, and project performance data. Users are informed by the notification system of impending deadlines, past-due assignments, or project modifications. Role-based access is supported by user management, guaranteeing authorized individuals can see or change specific project details </w:t>
      </w:r>
      <w:r w:rsidR="000F4341" w:rsidRPr="008209E2">
        <w:rPr>
          <w:rFonts w:ascii="Times New Roman" w:hAnsi="Times New Roman" w:cs="Times New Roman"/>
          <w:color w:val="000000" w:themeColor="text1"/>
          <w:sz w:val="24"/>
          <w:szCs w:val="24"/>
        </w:rPr>
        <w:fldChar w:fldCharType="begin"/>
      </w:r>
      <w:r w:rsidR="000F4341" w:rsidRPr="008209E2">
        <w:rPr>
          <w:rFonts w:ascii="Times New Roman" w:hAnsi="Times New Roman" w:cs="Times New Roman"/>
          <w:color w:val="000000" w:themeColor="text1"/>
          <w:sz w:val="24"/>
          <w:szCs w:val="24"/>
        </w:rPr>
        <w:instrText xml:space="preserve"> ADDIN ZOTERO_ITEM CSL_CITATION {"citationID":"lVi0s0lI","properties":{"formattedCitation":"(Ghazal et al., 2020)","plainCitation":"(Ghazal et al., 2020)","noteIndex":0},"citationItems":[{"id":60,"uris":["http://zotero.org/users/local/v5JzBB6v/items/DBU3YFI8"],"itemData":{"id":60,"type":"article-journal","container-title":"IEEE Access","DOI":"10.1109/ACCESS.2020.2965333","ISSN":"2169-3536","journalAbbreviation":"IEEE Access","page":"12253-12267","source":"DOI.org (Crossref)","title":"Intelligent Role-Based Access Control Model and Framework Using Semantic Business Roles in Multi-Domain Environments","volume":"8","author":[{"family":"Ghazal","given":"Rubina"},{"family":"Malik","given":"Ahmad Kamran"},{"family":"Qadeer","given":"Nauman"},{"family":"Raza","given":"Basit"},{"family":"Shahid","given":"Ahmad Raza"},{"family":"Alquhayz","given":"Hani"}],"issued":{"date-parts":[["2020"]]}}}],"schema":"https://github.com/citation-style-language/schema/raw/master/csl-citation.json"} </w:instrText>
      </w:r>
      <w:r w:rsidR="000F4341" w:rsidRPr="008209E2">
        <w:rPr>
          <w:rFonts w:ascii="Times New Roman" w:hAnsi="Times New Roman" w:cs="Times New Roman"/>
          <w:color w:val="000000" w:themeColor="text1"/>
          <w:sz w:val="24"/>
          <w:szCs w:val="24"/>
        </w:rPr>
        <w:fldChar w:fldCharType="separate"/>
      </w:r>
      <w:r w:rsidR="000F4341" w:rsidRPr="008209E2">
        <w:rPr>
          <w:rFonts w:ascii="Times New Roman" w:hAnsi="Times New Roman" w:cs="Times New Roman"/>
          <w:color w:val="000000" w:themeColor="text1"/>
          <w:sz w:val="24"/>
          <w:szCs w:val="24"/>
        </w:rPr>
        <w:t>(Ghazal et al., 2020)</w:t>
      </w:r>
      <w:r w:rsidR="000F4341" w:rsidRPr="008209E2">
        <w:rPr>
          <w:rFonts w:ascii="Times New Roman" w:hAnsi="Times New Roman" w:cs="Times New Roman"/>
          <w:color w:val="000000" w:themeColor="text1"/>
          <w:sz w:val="24"/>
          <w:szCs w:val="24"/>
        </w:rPr>
        <w:fldChar w:fldCharType="end"/>
      </w:r>
      <w:r w:rsidR="000F4341" w:rsidRPr="008209E2">
        <w:rPr>
          <w:rFonts w:ascii="Times New Roman" w:hAnsi="Times New Roman" w:cs="Times New Roman"/>
          <w:color w:val="000000" w:themeColor="text1"/>
          <w:sz w:val="24"/>
          <w:szCs w:val="24"/>
        </w:rPr>
        <w:t>.</w:t>
      </w:r>
    </w:p>
    <w:p w14:paraId="34C0D8EF" w14:textId="164B20A2" w:rsidR="00C316D1" w:rsidRPr="008209E2" w:rsidRDefault="00BF23C7"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lastRenderedPageBreak/>
        <w:t>Automated tracking ensures that data is updated in real time, reducing error</w:t>
      </w:r>
      <w:r w:rsidR="00192077">
        <w:rPr>
          <w:rFonts w:ascii="Times New Roman" w:hAnsi="Times New Roman" w:cs="Times New Roman"/>
          <w:color w:val="000000" w:themeColor="text1"/>
          <w:sz w:val="24"/>
          <w:szCs w:val="24"/>
        </w:rPr>
        <w:t>s</w:t>
      </w:r>
      <w:r w:rsidRPr="008209E2">
        <w:rPr>
          <w:rFonts w:ascii="Times New Roman" w:hAnsi="Times New Roman" w:cs="Times New Roman"/>
          <w:color w:val="000000" w:themeColor="text1"/>
          <w:sz w:val="24"/>
          <w:szCs w:val="24"/>
        </w:rPr>
        <w:t xml:space="preserve"> associated with manual entry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YcHUfb6o","properties":{"formattedCitation":"(Zheng et al., 2024)","plainCitation":"(Zheng et al., 2024)","noteIndex":0},"citationItems":[{"id":62,"uris":["http://zotero.org/users/local/v5JzBB6v/items/6A4NAQH3"],"itemData":{"id":62,"type":"paper-conference","container-title":"2024 4th International Conference on Computer, Control and Robotics (ICCCR)","DOI":"10.1109/ICCCR61138.2024.10585444","event-place":"Shnaghai, China","event-title":"2024 4th International Conference on Computer, Control and Robotics (ICCCR)","ISBN":"9798350373141","page":"196-200","publisher":"IEEE","publisher-place":"Shnaghai, China","source":"DOI.org (Crossref)","title":"Cost-Guaranteed Trajectory Tracking Control for Automated Driving System","URL":"https://ieeexplore.ieee.org/document/10585444/","author":[{"family":"Zheng","given":"Xu"},{"family":"Han","given":"Zhonghai"},{"family":"Gao","given":"Feng"},{"family":"Hu","given":"Qiuxia"}],"accessed":{"date-parts":[["2024",10,4]]},"issued":{"date-parts":[["2024",4,19]]}}}],"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Zheng et al., 2024)</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w:t>
      </w:r>
      <w:r w:rsidR="00AB6221" w:rsidRPr="008209E2">
        <w:rPr>
          <w:rFonts w:ascii="Times New Roman" w:hAnsi="Times New Roman" w:cs="Times New Roman"/>
          <w:color w:val="000000" w:themeColor="text1"/>
          <w:sz w:val="24"/>
          <w:szCs w:val="24"/>
        </w:rPr>
        <w:t xml:space="preserve"> Monitoring systems assist in spotting possible hold-ups. This lowers project risks and guarantees a more seamless delivery by enabling project managers to swiftly implement corrective measures </w:t>
      </w:r>
      <w:r w:rsidR="00AB6221" w:rsidRPr="008209E2">
        <w:rPr>
          <w:rFonts w:ascii="Times New Roman" w:hAnsi="Times New Roman" w:cs="Times New Roman"/>
          <w:color w:val="000000" w:themeColor="text1"/>
          <w:sz w:val="24"/>
          <w:szCs w:val="24"/>
        </w:rPr>
        <w:fldChar w:fldCharType="begin"/>
      </w:r>
      <w:r w:rsidR="00AB6221" w:rsidRPr="008209E2">
        <w:rPr>
          <w:rFonts w:ascii="Times New Roman" w:hAnsi="Times New Roman" w:cs="Times New Roman"/>
          <w:color w:val="000000" w:themeColor="text1"/>
          <w:sz w:val="24"/>
          <w:szCs w:val="24"/>
        </w:rPr>
        <w:instrText xml:space="preserve"> ADDIN ZOTERO_ITEM CSL_CITATION {"citationID":"yUj4vGXn","properties":{"formattedCitation":"(Elokby et al., 2021)","plainCitation":"(Elokby et al., 2021)","noteIndex":0},"citationItems":[{"id":63,"uris":["http://zotero.org/users/local/v5JzBB6v/items/W329ZZ7G"],"itemData":{"id":63,"type":"paper-conference","container-title":"2021 2nd International Conference on Smart Computing and Electronic Enterprise (ICSCEE)","DOI":"10.1109/ICSCEE50312.2021.9498167","event-place":"Cameron Highlands, Malaysia","event-title":"2021 2nd International Conference on Smart Computing and Electronic Enterprise (ICSCEE)","ISBN":"978-1-66543-222-1","page":"243-250","publisher":"IEEE","publisher-place":"Cameron Highlands, Malaysia","source":"DOI.org (Crossref)","title":"Does Project Risk Managemet Matter for the Success of Information Technology Projects in Egypt","URL":"https://ieeexplore.ieee.org/document/9498167/","author":[{"family":"Elokby","given":"Enas A."},{"family":"Alawi","given":"Nahg AbdulMajid"},{"family":"Abdelgayed","given":"Ahmed Taha Abdelhameed"},{"family":"Al-hodiany","given":"Zakarya Mohsen"}],"accessed":{"date-parts":[["2024",10,4]]},"issued":{"date-parts":[["2021",6,15]]}}}],"schema":"https://github.com/citation-style-language/schema/raw/master/csl-citation.json"} </w:instrText>
      </w:r>
      <w:r w:rsidR="00AB6221" w:rsidRPr="008209E2">
        <w:rPr>
          <w:rFonts w:ascii="Times New Roman" w:hAnsi="Times New Roman" w:cs="Times New Roman"/>
          <w:color w:val="000000" w:themeColor="text1"/>
          <w:sz w:val="24"/>
          <w:szCs w:val="24"/>
        </w:rPr>
        <w:fldChar w:fldCharType="separate"/>
      </w:r>
      <w:r w:rsidR="00AB6221" w:rsidRPr="008209E2">
        <w:rPr>
          <w:rFonts w:ascii="Times New Roman" w:hAnsi="Times New Roman" w:cs="Times New Roman"/>
          <w:color w:val="000000" w:themeColor="text1"/>
          <w:sz w:val="24"/>
          <w:szCs w:val="24"/>
        </w:rPr>
        <w:t>(Elokby et al., 2021)</w:t>
      </w:r>
      <w:r w:rsidR="00AB6221" w:rsidRPr="008209E2">
        <w:rPr>
          <w:rFonts w:ascii="Times New Roman" w:hAnsi="Times New Roman" w:cs="Times New Roman"/>
          <w:color w:val="000000" w:themeColor="text1"/>
          <w:sz w:val="24"/>
          <w:szCs w:val="24"/>
        </w:rPr>
        <w:fldChar w:fldCharType="end"/>
      </w:r>
      <w:r w:rsidR="00AB6221" w:rsidRPr="008209E2">
        <w:rPr>
          <w:rFonts w:ascii="Times New Roman" w:hAnsi="Times New Roman" w:cs="Times New Roman"/>
          <w:color w:val="000000" w:themeColor="text1"/>
          <w:sz w:val="24"/>
          <w:szCs w:val="24"/>
        </w:rPr>
        <w:t xml:space="preserve">. </w:t>
      </w:r>
    </w:p>
    <w:p w14:paraId="654F09EF" w14:textId="77777777" w:rsidR="00C316D1" w:rsidRPr="008209E2" w:rsidRDefault="0096118E"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Project managers</w:t>
      </w:r>
      <w:r w:rsidR="00AB6221" w:rsidRPr="008209E2">
        <w:rPr>
          <w:rFonts w:ascii="Times New Roman" w:hAnsi="Times New Roman" w:cs="Times New Roman"/>
          <w:color w:val="000000" w:themeColor="text1"/>
          <w:sz w:val="24"/>
          <w:szCs w:val="24"/>
        </w:rPr>
        <w:t xml:space="preserve"> are able to make well-informed decisions by utilizing historical data and real-time tracking. They are better at identifying trends, allocating resources wisely, and modifying plans of action to achieve objectives</w:t>
      </w:r>
      <w:r w:rsidR="00C316D1" w:rsidRPr="008209E2">
        <w:rPr>
          <w:rFonts w:ascii="Times New Roman" w:hAnsi="Times New Roman" w:cs="Times New Roman"/>
          <w:color w:val="000000" w:themeColor="text1"/>
          <w:sz w:val="24"/>
          <w:szCs w:val="24"/>
        </w:rPr>
        <w:t xml:space="preserve"> </w:t>
      </w:r>
      <w:r w:rsidR="00C316D1" w:rsidRPr="008209E2">
        <w:rPr>
          <w:rFonts w:ascii="Times New Roman" w:hAnsi="Times New Roman" w:cs="Times New Roman"/>
          <w:color w:val="000000" w:themeColor="text1"/>
          <w:sz w:val="24"/>
          <w:szCs w:val="24"/>
        </w:rPr>
        <w:fldChar w:fldCharType="begin"/>
      </w:r>
      <w:r w:rsidR="00C316D1" w:rsidRPr="008209E2">
        <w:rPr>
          <w:rFonts w:ascii="Times New Roman" w:hAnsi="Times New Roman" w:cs="Times New Roman"/>
          <w:color w:val="000000" w:themeColor="text1"/>
          <w:sz w:val="24"/>
          <w:szCs w:val="24"/>
        </w:rPr>
        <w:instrText xml:space="preserve"> ADDIN ZOTERO_ITEM CSL_CITATION {"citationID":"0ocTKFLv","properties":{"formattedCitation":"(Pek &amp; Lim, 2019)","plainCitation":"(Pek &amp; Lim, 2019)","noteIndex":0},"citationItems":[{"id":64,"uris":["http://zotero.org/users/local/v5JzBB6v/items/FMZNYPRT"],"itemData":{"id":64,"type":"paper-conference","container-title":"2019 IEEE International Conference on Big Data (Big Data)","DOI":"10.1109/BigData47090.2019.9005497","event-place":"Los Angeles, CA, USA","event-title":"2019 IEEE International Conference on Big Data (Big Data)","ISBN":"978-1-72810-858-2","page":"6177-6179","publisher":"IEEE","publisher-place":"Los Angeles, CA, USA","source":"DOI.org (Crossref)","title":"Identifying and Understanding Business Trends using Topic Models with Word Embedding","URL":"https://ieeexplore.ieee.org/document/9005497/","author":[{"family":"Pek","given":"Yun Ning"},{"family":"Lim","given":"Kwan Hui"}],"accessed":{"date-parts":[["2024",10,4]]},"issued":{"date-parts":[["2019",12]]}}}],"schema":"https://github.com/citation-style-language/schema/raw/master/csl-citation.json"} </w:instrText>
      </w:r>
      <w:r w:rsidR="00C316D1" w:rsidRPr="008209E2">
        <w:rPr>
          <w:rFonts w:ascii="Times New Roman" w:hAnsi="Times New Roman" w:cs="Times New Roman"/>
          <w:color w:val="000000" w:themeColor="text1"/>
          <w:sz w:val="24"/>
          <w:szCs w:val="24"/>
        </w:rPr>
        <w:fldChar w:fldCharType="separate"/>
      </w:r>
      <w:r w:rsidR="00C316D1" w:rsidRPr="008209E2">
        <w:rPr>
          <w:rFonts w:ascii="Times New Roman" w:hAnsi="Times New Roman" w:cs="Times New Roman"/>
          <w:color w:val="000000" w:themeColor="text1"/>
          <w:sz w:val="24"/>
          <w:szCs w:val="24"/>
        </w:rPr>
        <w:t>(Pek &amp; Lim, 2019)</w:t>
      </w:r>
      <w:r w:rsidR="00C316D1" w:rsidRPr="008209E2">
        <w:rPr>
          <w:rFonts w:ascii="Times New Roman" w:hAnsi="Times New Roman" w:cs="Times New Roman"/>
          <w:color w:val="000000" w:themeColor="text1"/>
          <w:sz w:val="24"/>
          <w:szCs w:val="24"/>
        </w:rPr>
        <w:fldChar w:fldCharType="end"/>
      </w:r>
      <w:r w:rsidR="00AB6221" w:rsidRPr="008209E2">
        <w:rPr>
          <w:rFonts w:ascii="Times New Roman" w:hAnsi="Times New Roman" w:cs="Times New Roman"/>
          <w:color w:val="000000" w:themeColor="text1"/>
          <w:sz w:val="24"/>
          <w:szCs w:val="24"/>
        </w:rPr>
        <w:t>.</w:t>
      </w:r>
    </w:p>
    <w:p w14:paraId="243D101C" w14:textId="2ADBAA6A" w:rsidR="00C316D1" w:rsidRPr="008209E2" w:rsidRDefault="00C316D1"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research aims at developing a syste</w:t>
      </w:r>
      <w:r w:rsidR="0096118E" w:rsidRPr="008209E2">
        <w:rPr>
          <w:rFonts w:ascii="Times New Roman" w:hAnsi="Times New Roman" w:cs="Times New Roman"/>
          <w:color w:val="000000" w:themeColor="text1"/>
          <w:sz w:val="24"/>
          <w:szCs w:val="24"/>
        </w:rPr>
        <w:t xml:space="preserve">m that will enable the supervisors </w:t>
      </w:r>
      <w:r w:rsidRPr="008209E2">
        <w:rPr>
          <w:rFonts w:ascii="Times New Roman" w:hAnsi="Times New Roman" w:cs="Times New Roman"/>
          <w:color w:val="000000" w:themeColor="text1"/>
          <w:sz w:val="24"/>
          <w:szCs w:val="24"/>
        </w:rPr>
        <w:t xml:space="preserve">to store and protect projects records. The system can by ensure availability ensuring data stored is easily retrievable after it is stored. </w:t>
      </w:r>
      <w:r w:rsidR="00D350EE" w:rsidRPr="008209E2">
        <w:rPr>
          <w:rFonts w:ascii="Times New Roman" w:hAnsi="Times New Roman" w:cs="Times New Roman"/>
          <w:color w:val="000000" w:themeColor="text1"/>
          <w:sz w:val="24"/>
          <w:szCs w:val="24"/>
        </w:rPr>
        <w:fldChar w:fldCharType="begin"/>
      </w:r>
      <w:r w:rsidR="00D350EE" w:rsidRPr="008209E2">
        <w:rPr>
          <w:rFonts w:ascii="Times New Roman" w:hAnsi="Times New Roman" w:cs="Times New Roman"/>
          <w:color w:val="000000" w:themeColor="text1"/>
          <w:sz w:val="24"/>
          <w:szCs w:val="24"/>
        </w:rPr>
        <w:instrText xml:space="preserve"> ADDIN ZOTERO_ITEM CSL_CITATION {"citationID":"2i55Cpsd","properties":{"formattedCitation":"(Butt et al., 2023)","plainCitation":"(Butt et al., 2023)","noteIndex":0},"citationItems":[{"id":105,"uris":["http://zotero.org/users/local/v5JzBB6v/items/7BT9BXEZ"],"itemData":{"id":105,"type":"article-journal","container-title":"IEEE Access","DOI":"10.1109/ACCESS.2023.3335984","ISSN":"2169-3536","journalAbbreviation":"IEEE Access","license":"https://creativecommons.org/licenses/by-nc-nd/4.0/","page":"138813-138826","source":"DOI.org (Crossref)","title":"An Optimized Role-Based Access Control Using Trust Mechanism in E-Health Cloud Environment","volume":"11","author":[{"family":"Butt","given":"Ateeq Ur Rehman"},{"family":"Mahmood","given":"Tariq"},{"family":"Saba","given":"Tanzila"},{"family":"Bahaj","given":"Saeed Ali Omer"},{"family":"Alamri","given":"Faten S."},{"family":"Iqbal","given":"Muhammad Waseem"},{"family":"Khan","given":"Amjad R."}],"issued":{"date-parts":[["2023"]]}}}],"schema":"https://github.com/citation-style-language/schema/raw/master/csl-citation.json"} </w:instrText>
      </w:r>
      <w:r w:rsidR="00D350EE" w:rsidRPr="008209E2">
        <w:rPr>
          <w:rFonts w:ascii="Times New Roman" w:hAnsi="Times New Roman" w:cs="Times New Roman"/>
          <w:color w:val="000000" w:themeColor="text1"/>
          <w:sz w:val="24"/>
          <w:szCs w:val="24"/>
        </w:rPr>
        <w:fldChar w:fldCharType="separate"/>
      </w:r>
      <w:r w:rsidR="00D350EE" w:rsidRPr="008209E2">
        <w:rPr>
          <w:rFonts w:ascii="Times New Roman" w:hAnsi="Times New Roman" w:cs="Times New Roman"/>
          <w:sz w:val="24"/>
          <w:szCs w:val="24"/>
        </w:rPr>
        <w:t>(Butt et al., 2023)</w:t>
      </w:r>
      <w:r w:rsidR="00D350EE" w:rsidRPr="008209E2">
        <w:rPr>
          <w:rFonts w:ascii="Times New Roman" w:hAnsi="Times New Roman" w:cs="Times New Roman"/>
          <w:color w:val="000000" w:themeColor="text1"/>
          <w:sz w:val="24"/>
          <w:szCs w:val="24"/>
        </w:rPr>
        <w:fldChar w:fldCharType="end"/>
      </w:r>
      <w:r w:rsidR="00A17AA9" w:rsidRPr="008209E2">
        <w:rPr>
          <w:rFonts w:ascii="Times New Roman" w:hAnsi="Times New Roman" w:cs="Times New Roman"/>
          <w:color w:val="000000" w:themeColor="text1"/>
          <w:sz w:val="24"/>
          <w:szCs w:val="24"/>
        </w:rPr>
        <w:t xml:space="preserve"> activity monitoring schedule tracking that is the start date task progress and milestones, achievements. Implementing a layered security by encrypting shared files, defining the level of access and using a secure communication protocol will guarantee security of the project</w:t>
      </w:r>
      <w:r w:rsidR="00CA5E96">
        <w:rPr>
          <w:rFonts w:ascii="Times New Roman" w:hAnsi="Times New Roman" w:cs="Times New Roman"/>
          <w:color w:val="000000" w:themeColor="text1"/>
          <w:sz w:val="24"/>
          <w:szCs w:val="24"/>
        </w:rPr>
        <w:t>s</w:t>
      </w:r>
      <w:r w:rsidR="00A17AA9" w:rsidRPr="008209E2">
        <w:rPr>
          <w:rFonts w:ascii="Times New Roman" w:hAnsi="Times New Roman" w:cs="Times New Roman"/>
          <w:color w:val="000000" w:themeColor="text1"/>
          <w:sz w:val="24"/>
          <w:szCs w:val="24"/>
        </w:rPr>
        <w:t xml:space="preserve"> progress monitoring system. The system will also</w:t>
      </w:r>
      <w:r w:rsidR="00E23401">
        <w:rPr>
          <w:rFonts w:ascii="Times New Roman" w:hAnsi="Times New Roman" w:cs="Times New Roman"/>
          <w:color w:val="000000" w:themeColor="text1"/>
          <w:sz w:val="24"/>
          <w:szCs w:val="24"/>
        </w:rPr>
        <w:t xml:space="preserve"> </w:t>
      </w:r>
      <w:r w:rsidR="00A17AA9" w:rsidRPr="008209E2">
        <w:rPr>
          <w:rFonts w:ascii="Times New Roman" w:hAnsi="Times New Roman" w:cs="Times New Roman"/>
          <w:color w:val="000000" w:themeColor="text1"/>
          <w:sz w:val="24"/>
          <w:szCs w:val="24"/>
        </w:rPr>
        <w:t>ensure security by implementing modern monitoring techniques that comply with industry standards. Privacy is not or the passive</w:t>
      </w:r>
    </w:p>
    <w:p w14:paraId="559FC66E" w14:textId="77777777" w:rsidR="00A17AA9" w:rsidRPr="008209E2" w:rsidRDefault="00A17AA9"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xWyW8KzG","properties":{"formattedCitation":"(Singh, 2021)","plainCitation":"(Singh, 2021)","noteIndex":0},"citationItems":[{"id":65,"uris":["http://zotero.org/users/local/v5JzBB6v/items/ILWT2QQZ"],"itemData":{"id":65,"type":"paper-conference","container-title":"2021 2nd International Conference on Computational Methods in Science &amp; Technology (ICCMST)","DOI":"10.1109/ICCMST54943.2021.00036","event-place":"Mohali, India","event-title":"2021 2nd International Conference on Computational Methods in Science &amp; Technology (ICCMST)","ISBN":"978-1-66545-866-5","page":"127-131","publisher":"IEEE","publisher-place":"Mohali, India","source":"DOI.org (Crossref)","title":"Privacy Preservation Techniques for Social Networks Users","URL":"https://ieeexplore.ieee.org/document/9784746/","author":[{"family":"Singh","given":"Monika"}],"accessed":{"date-parts":[["2024",10,4]]},"issued":{"date-parts":[["2021",12]]}}}],"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Singh, 2021)</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w:t>
      </w:r>
    </w:p>
    <w:p w14:paraId="4670742B" w14:textId="77777777" w:rsidR="009F23B6" w:rsidRPr="008209E2" w:rsidRDefault="009F23B6" w:rsidP="00B62005">
      <w:pPr>
        <w:spacing w:line="360" w:lineRule="auto"/>
        <w:jc w:val="both"/>
        <w:rPr>
          <w:rFonts w:ascii="Times New Roman" w:hAnsi="Times New Roman" w:cs="Times New Roman"/>
          <w:color w:val="000000" w:themeColor="text1"/>
          <w:sz w:val="24"/>
          <w:szCs w:val="24"/>
        </w:rPr>
      </w:pPr>
    </w:p>
    <w:p w14:paraId="63256771" w14:textId="77777777" w:rsidR="009F23B6" w:rsidRPr="008209E2" w:rsidRDefault="00B57B6E" w:rsidP="00B62005">
      <w:pPr>
        <w:pStyle w:val="Heading2"/>
        <w:spacing w:line="360" w:lineRule="auto"/>
        <w:jc w:val="both"/>
        <w:rPr>
          <w:rFonts w:ascii="Times New Roman" w:hAnsi="Times New Roman" w:cs="Times New Roman"/>
          <w:b/>
          <w:color w:val="000000" w:themeColor="text1"/>
          <w:sz w:val="24"/>
          <w:szCs w:val="24"/>
        </w:rPr>
      </w:pPr>
      <w:bookmarkStart w:id="6" w:name="_Toc184678798"/>
      <w:r w:rsidRPr="008209E2">
        <w:rPr>
          <w:rFonts w:ascii="Times New Roman" w:hAnsi="Times New Roman" w:cs="Times New Roman"/>
          <w:b/>
          <w:color w:val="000000" w:themeColor="text1"/>
          <w:sz w:val="24"/>
          <w:szCs w:val="24"/>
        </w:rPr>
        <w:t xml:space="preserve">1.2 </w:t>
      </w:r>
      <w:r w:rsidR="009F23B6" w:rsidRPr="008209E2">
        <w:rPr>
          <w:rFonts w:ascii="Times New Roman" w:hAnsi="Times New Roman" w:cs="Times New Roman"/>
          <w:b/>
          <w:color w:val="000000" w:themeColor="text1"/>
          <w:sz w:val="24"/>
          <w:szCs w:val="24"/>
        </w:rPr>
        <w:t>Problem Statement</w:t>
      </w:r>
      <w:bookmarkEnd w:id="6"/>
    </w:p>
    <w:p w14:paraId="311EEC39" w14:textId="06601BD3" w:rsidR="009F23B6" w:rsidRPr="008209E2" w:rsidRDefault="0096118E" w:rsidP="00D6700D">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Most colleges and Universities</w:t>
      </w:r>
      <w:r w:rsidR="009F23B6" w:rsidRPr="008209E2">
        <w:rPr>
          <w:rFonts w:ascii="Times New Roman" w:hAnsi="Times New Roman" w:cs="Times New Roman"/>
          <w:color w:val="000000" w:themeColor="text1"/>
          <w:sz w:val="24"/>
          <w:szCs w:val="24"/>
        </w:rPr>
        <w:t xml:space="preserve"> should be using an automated Project</w:t>
      </w:r>
      <w:r w:rsidRPr="008209E2">
        <w:rPr>
          <w:rFonts w:ascii="Times New Roman" w:hAnsi="Times New Roman" w:cs="Times New Roman"/>
          <w:color w:val="000000" w:themeColor="text1"/>
          <w:sz w:val="24"/>
          <w:szCs w:val="24"/>
        </w:rPr>
        <w:t>s</w:t>
      </w:r>
      <w:r w:rsidR="009F23B6" w:rsidRPr="008209E2">
        <w:rPr>
          <w:rFonts w:ascii="Times New Roman" w:hAnsi="Times New Roman" w:cs="Times New Roman"/>
          <w:color w:val="000000" w:themeColor="text1"/>
          <w:sz w:val="24"/>
          <w:szCs w:val="24"/>
        </w:rPr>
        <w:t xml:space="preserve"> Progress Monitoring System that provides real-time tracking of project milestones, ensures secure storage of project documents, and allows for collaboration between employers, supervisors, and employees. The system would offer role-based access control, whe</w:t>
      </w:r>
      <w:r w:rsidR="00BF541A" w:rsidRPr="008209E2">
        <w:rPr>
          <w:rFonts w:ascii="Times New Roman" w:hAnsi="Times New Roman" w:cs="Times New Roman"/>
          <w:color w:val="000000" w:themeColor="text1"/>
          <w:sz w:val="24"/>
          <w:szCs w:val="24"/>
        </w:rPr>
        <w:t xml:space="preserve">re </w:t>
      </w:r>
      <w:r w:rsidR="009F23B6" w:rsidRPr="008209E2">
        <w:rPr>
          <w:rFonts w:ascii="Times New Roman" w:hAnsi="Times New Roman" w:cs="Times New Roman"/>
          <w:color w:val="000000" w:themeColor="text1"/>
          <w:sz w:val="24"/>
          <w:szCs w:val="24"/>
        </w:rPr>
        <w:t xml:space="preserve">users can access the information relevant to their responsibilities. It would also ensure that project data is </w:t>
      </w:r>
      <w:r w:rsidR="004D4028" w:rsidRPr="008209E2">
        <w:rPr>
          <w:rFonts w:ascii="Times New Roman" w:hAnsi="Times New Roman" w:cs="Times New Roman"/>
          <w:color w:val="000000" w:themeColor="text1"/>
          <w:sz w:val="24"/>
          <w:szCs w:val="24"/>
        </w:rPr>
        <w:t xml:space="preserve">timely </w:t>
      </w:r>
      <w:r w:rsidR="00FD3A71" w:rsidRPr="008209E2">
        <w:rPr>
          <w:rFonts w:ascii="Times New Roman" w:hAnsi="Times New Roman" w:cs="Times New Roman"/>
          <w:color w:val="000000" w:themeColor="text1"/>
          <w:sz w:val="24"/>
          <w:szCs w:val="24"/>
        </w:rPr>
        <w:t>submitted</w:t>
      </w:r>
      <w:r w:rsidR="009F23B6" w:rsidRPr="008209E2">
        <w:rPr>
          <w:rFonts w:ascii="Times New Roman" w:hAnsi="Times New Roman" w:cs="Times New Roman"/>
          <w:color w:val="000000" w:themeColor="text1"/>
          <w:sz w:val="24"/>
          <w:szCs w:val="24"/>
        </w:rPr>
        <w:t xml:space="preserve"> </w:t>
      </w:r>
      <w:r w:rsidR="00EE408F">
        <w:rPr>
          <w:rFonts w:ascii="Times New Roman" w:hAnsi="Times New Roman" w:cs="Times New Roman"/>
          <w:color w:val="000000" w:themeColor="text1"/>
          <w:sz w:val="24"/>
          <w:szCs w:val="24"/>
        </w:rPr>
        <w:t>for</w:t>
      </w:r>
      <w:r w:rsidR="009F23B6" w:rsidRPr="008209E2">
        <w:rPr>
          <w:rFonts w:ascii="Times New Roman" w:hAnsi="Times New Roman" w:cs="Times New Roman"/>
          <w:color w:val="000000" w:themeColor="text1"/>
          <w:sz w:val="24"/>
          <w:szCs w:val="24"/>
        </w:rPr>
        <w:t xml:space="preserve"> evaluation of project deliverables.</w:t>
      </w:r>
    </w:p>
    <w:p w14:paraId="7D475A6C" w14:textId="346F3261" w:rsidR="00C47011" w:rsidRPr="008209E2" w:rsidRDefault="009F23B6"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o</w:t>
      </w:r>
      <w:r w:rsidR="0096118E" w:rsidRPr="008209E2">
        <w:rPr>
          <w:rFonts w:ascii="Times New Roman" w:hAnsi="Times New Roman" w:cs="Times New Roman"/>
          <w:color w:val="000000" w:themeColor="text1"/>
          <w:sz w:val="24"/>
          <w:szCs w:val="24"/>
        </w:rPr>
        <w:t>wever, the current system of Meru</w:t>
      </w:r>
      <w:r w:rsidRPr="008209E2">
        <w:rPr>
          <w:rFonts w:ascii="Times New Roman" w:hAnsi="Times New Roman" w:cs="Times New Roman"/>
          <w:color w:val="000000" w:themeColor="text1"/>
          <w:sz w:val="24"/>
          <w:szCs w:val="24"/>
        </w:rPr>
        <w:t xml:space="preserve"> </w:t>
      </w:r>
      <w:proofErr w:type="gramStart"/>
      <w:r w:rsidRPr="008209E2">
        <w:rPr>
          <w:rFonts w:ascii="Times New Roman" w:hAnsi="Times New Roman" w:cs="Times New Roman"/>
          <w:color w:val="000000" w:themeColor="text1"/>
          <w:sz w:val="24"/>
          <w:szCs w:val="24"/>
        </w:rPr>
        <w:t>university</w:t>
      </w:r>
      <w:proofErr w:type="gramEnd"/>
      <w:r w:rsidR="0096118E" w:rsidRPr="008209E2">
        <w:rPr>
          <w:rFonts w:ascii="Times New Roman" w:hAnsi="Times New Roman" w:cs="Times New Roman"/>
          <w:color w:val="000000" w:themeColor="text1"/>
          <w:sz w:val="24"/>
          <w:szCs w:val="24"/>
        </w:rPr>
        <w:t xml:space="preserve"> of science and technology</w:t>
      </w:r>
      <w:r w:rsidRPr="008209E2">
        <w:rPr>
          <w:rFonts w:ascii="Times New Roman" w:hAnsi="Times New Roman" w:cs="Times New Roman"/>
          <w:color w:val="000000" w:themeColor="text1"/>
          <w:sz w:val="24"/>
          <w:szCs w:val="24"/>
        </w:rPr>
        <w:t xml:space="preserve"> relies heavily on manual project monitoring processes. This includes paper-based submissions of project repor</w:t>
      </w:r>
      <w:r w:rsidR="004D4028" w:rsidRPr="008209E2">
        <w:rPr>
          <w:rFonts w:ascii="Times New Roman" w:hAnsi="Times New Roman" w:cs="Times New Roman"/>
          <w:color w:val="000000" w:themeColor="text1"/>
          <w:sz w:val="24"/>
          <w:szCs w:val="24"/>
        </w:rPr>
        <w:t xml:space="preserve">ts, physical storage of </w:t>
      </w:r>
      <w:r w:rsidRPr="008209E2">
        <w:rPr>
          <w:rFonts w:ascii="Times New Roman" w:hAnsi="Times New Roman" w:cs="Times New Roman"/>
          <w:color w:val="000000" w:themeColor="text1"/>
          <w:sz w:val="24"/>
          <w:szCs w:val="24"/>
        </w:rPr>
        <w:t>progress documentation, and face-to-face interactions for feedback. The lack of an automated system introduces several challenges, such as in</w:t>
      </w:r>
      <w:r w:rsidR="004D4028" w:rsidRPr="008209E2">
        <w:rPr>
          <w:rFonts w:ascii="Times New Roman" w:hAnsi="Times New Roman" w:cs="Times New Roman"/>
          <w:color w:val="000000" w:themeColor="text1"/>
          <w:sz w:val="24"/>
          <w:szCs w:val="24"/>
        </w:rPr>
        <w:t>efficiencies in tracking projects</w:t>
      </w:r>
      <w:r w:rsidRPr="008209E2">
        <w:rPr>
          <w:rFonts w:ascii="Times New Roman" w:hAnsi="Times New Roman" w:cs="Times New Roman"/>
          <w:color w:val="000000" w:themeColor="text1"/>
          <w:sz w:val="24"/>
          <w:szCs w:val="24"/>
        </w:rPr>
        <w:t xml:space="preserve"> progress, delays in communication between </w:t>
      </w:r>
      <w:r w:rsidR="004D4028" w:rsidRPr="008209E2">
        <w:rPr>
          <w:rFonts w:ascii="Times New Roman" w:hAnsi="Times New Roman" w:cs="Times New Roman"/>
          <w:color w:val="000000" w:themeColor="text1"/>
          <w:sz w:val="24"/>
          <w:szCs w:val="24"/>
        </w:rPr>
        <w:t>employees</w:t>
      </w:r>
      <w:r w:rsidRPr="008209E2">
        <w:rPr>
          <w:rFonts w:ascii="Times New Roman" w:hAnsi="Times New Roman" w:cs="Times New Roman"/>
          <w:color w:val="000000" w:themeColor="text1"/>
          <w:sz w:val="24"/>
          <w:szCs w:val="24"/>
        </w:rPr>
        <w:t xml:space="preserve"> and supervisors, and the risk of misplaced </w:t>
      </w:r>
      <w:r w:rsidRPr="008209E2">
        <w:rPr>
          <w:rFonts w:ascii="Times New Roman" w:hAnsi="Times New Roman" w:cs="Times New Roman"/>
          <w:color w:val="000000" w:themeColor="text1"/>
          <w:sz w:val="24"/>
          <w:szCs w:val="24"/>
        </w:rPr>
        <w:lastRenderedPageBreak/>
        <w:t>or tampered documentation.</w:t>
      </w:r>
      <w:r w:rsidR="004D4028" w:rsidRPr="008209E2">
        <w:rPr>
          <w:rFonts w:ascii="Times New Roman" w:hAnsi="Times New Roman" w:cs="Times New Roman"/>
          <w:color w:val="000000" w:themeColor="text1"/>
          <w:sz w:val="24"/>
          <w:szCs w:val="24"/>
        </w:rPr>
        <w:t xml:space="preserve"> </w:t>
      </w:r>
      <w:r w:rsidRPr="008209E2">
        <w:rPr>
          <w:rFonts w:ascii="Times New Roman" w:hAnsi="Times New Roman" w:cs="Times New Roman"/>
          <w:color w:val="000000" w:themeColor="text1"/>
          <w:sz w:val="24"/>
          <w:szCs w:val="24"/>
        </w:rPr>
        <w:t xml:space="preserve">This manual approach creates a significant gap to be addressed. </w:t>
      </w:r>
      <w:r w:rsidR="0017568E">
        <w:rPr>
          <w:rFonts w:ascii="Times New Roman" w:hAnsi="Times New Roman" w:cs="Times New Roman"/>
          <w:color w:val="000000" w:themeColor="text1"/>
          <w:sz w:val="24"/>
          <w:szCs w:val="24"/>
        </w:rPr>
        <w:t xml:space="preserve">This </w:t>
      </w:r>
      <w:r w:rsidRPr="008209E2">
        <w:rPr>
          <w:rFonts w:ascii="Times New Roman" w:hAnsi="Times New Roman" w:cs="Times New Roman"/>
          <w:color w:val="000000" w:themeColor="text1"/>
          <w:sz w:val="24"/>
          <w:szCs w:val="24"/>
        </w:rPr>
        <w:t xml:space="preserve">hampers productivity </w:t>
      </w:r>
      <w:r w:rsidR="004D4028" w:rsidRPr="008209E2">
        <w:rPr>
          <w:rFonts w:ascii="Times New Roman" w:hAnsi="Times New Roman" w:cs="Times New Roman"/>
          <w:color w:val="000000" w:themeColor="text1"/>
          <w:sz w:val="24"/>
          <w:szCs w:val="24"/>
        </w:rPr>
        <w:t xml:space="preserve">but also </w:t>
      </w:r>
      <w:r w:rsidRPr="008209E2">
        <w:rPr>
          <w:rFonts w:ascii="Times New Roman" w:hAnsi="Times New Roman" w:cs="Times New Roman"/>
          <w:color w:val="000000" w:themeColor="text1"/>
          <w:sz w:val="24"/>
          <w:szCs w:val="24"/>
        </w:rPr>
        <w:t>experience delays in receiving feedback, and faculty may struggle with disorganized project data management. Furthermore, the absence of a centralized system makes it difficult for the department to monitor the overall progress of multiple projects, making quality assurance and timely decision-making a challenge.</w:t>
      </w:r>
      <w:r w:rsidR="004D4028" w:rsidRPr="008209E2">
        <w:rPr>
          <w:rFonts w:ascii="Times New Roman" w:hAnsi="Times New Roman" w:cs="Times New Roman"/>
          <w:color w:val="000000" w:themeColor="text1"/>
          <w:sz w:val="24"/>
          <w:szCs w:val="24"/>
        </w:rPr>
        <w:t xml:space="preserve"> T</w:t>
      </w:r>
      <w:r w:rsidRPr="008209E2">
        <w:rPr>
          <w:rFonts w:ascii="Times New Roman" w:hAnsi="Times New Roman" w:cs="Times New Roman"/>
          <w:color w:val="000000" w:themeColor="text1"/>
          <w:sz w:val="24"/>
          <w:szCs w:val="24"/>
        </w:rPr>
        <w:t>he proposed solution is to implement an automated Project</w:t>
      </w:r>
      <w:r w:rsidR="007F7E9D" w:rsidRPr="008209E2">
        <w:rPr>
          <w:rFonts w:ascii="Times New Roman" w:hAnsi="Times New Roman" w:cs="Times New Roman"/>
          <w:color w:val="000000" w:themeColor="text1"/>
          <w:sz w:val="24"/>
          <w:szCs w:val="24"/>
        </w:rPr>
        <w:t>s</w:t>
      </w:r>
      <w:r w:rsidRPr="008209E2">
        <w:rPr>
          <w:rFonts w:ascii="Times New Roman" w:hAnsi="Times New Roman" w:cs="Times New Roman"/>
          <w:color w:val="000000" w:themeColor="text1"/>
          <w:sz w:val="24"/>
          <w:szCs w:val="24"/>
        </w:rPr>
        <w:t xml:space="preserve"> </w:t>
      </w:r>
      <w:r w:rsidR="004D4028" w:rsidRPr="008209E2">
        <w:rPr>
          <w:rFonts w:ascii="Times New Roman" w:hAnsi="Times New Roman" w:cs="Times New Roman"/>
          <w:color w:val="000000" w:themeColor="text1"/>
          <w:sz w:val="24"/>
          <w:szCs w:val="24"/>
        </w:rPr>
        <w:t xml:space="preserve">Progress Monitoring System that </w:t>
      </w:r>
      <w:r w:rsidRPr="008209E2">
        <w:rPr>
          <w:rFonts w:ascii="Times New Roman" w:hAnsi="Times New Roman" w:cs="Times New Roman"/>
          <w:color w:val="000000" w:themeColor="text1"/>
          <w:sz w:val="24"/>
          <w:szCs w:val="24"/>
        </w:rPr>
        <w:t>Au</w:t>
      </w:r>
      <w:r w:rsidR="004D4028" w:rsidRPr="008209E2">
        <w:rPr>
          <w:rFonts w:ascii="Times New Roman" w:hAnsi="Times New Roman" w:cs="Times New Roman"/>
          <w:color w:val="000000" w:themeColor="text1"/>
          <w:sz w:val="24"/>
          <w:szCs w:val="24"/>
        </w:rPr>
        <w:t xml:space="preserve">tomates the tracking of </w:t>
      </w:r>
      <w:r w:rsidRPr="008209E2">
        <w:rPr>
          <w:rFonts w:ascii="Times New Roman" w:hAnsi="Times New Roman" w:cs="Times New Roman"/>
          <w:color w:val="000000" w:themeColor="text1"/>
          <w:sz w:val="24"/>
          <w:szCs w:val="24"/>
        </w:rPr>
        <w:t>projects</w:t>
      </w:r>
      <w:r w:rsidR="004D4028" w:rsidRPr="008209E2">
        <w:rPr>
          <w:rFonts w:ascii="Times New Roman" w:hAnsi="Times New Roman" w:cs="Times New Roman"/>
          <w:color w:val="000000" w:themeColor="text1"/>
          <w:sz w:val="24"/>
          <w:szCs w:val="24"/>
        </w:rPr>
        <w:t xml:space="preserve"> progress by allowing employees</w:t>
      </w:r>
      <w:r w:rsidRPr="008209E2">
        <w:rPr>
          <w:rFonts w:ascii="Times New Roman" w:hAnsi="Times New Roman" w:cs="Times New Roman"/>
          <w:color w:val="000000" w:themeColor="text1"/>
          <w:sz w:val="24"/>
          <w:szCs w:val="24"/>
        </w:rPr>
        <w:t xml:space="preserve"> and supervisors to upload, review</w:t>
      </w:r>
      <w:r w:rsidR="00C47011" w:rsidRPr="008209E2">
        <w:rPr>
          <w:rFonts w:ascii="Times New Roman" w:hAnsi="Times New Roman" w:cs="Times New Roman"/>
          <w:color w:val="000000" w:themeColor="text1"/>
          <w:sz w:val="24"/>
          <w:szCs w:val="24"/>
        </w:rPr>
        <w:t>, and evaluate projects online.</w:t>
      </w:r>
    </w:p>
    <w:p w14:paraId="3564D094" w14:textId="77777777" w:rsidR="00C47011" w:rsidRPr="008209E2" w:rsidRDefault="00C47011" w:rsidP="00B62005">
      <w:pPr>
        <w:spacing w:line="360" w:lineRule="auto"/>
        <w:jc w:val="both"/>
        <w:rPr>
          <w:rFonts w:ascii="Times New Roman" w:hAnsi="Times New Roman" w:cs="Times New Roman"/>
          <w:color w:val="000000" w:themeColor="text1"/>
          <w:sz w:val="24"/>
          <w:szCs w:val="24"/>
        </w:rPr>
      </w:pPr>
    </w:p>
    <w:p w14:paraId="77A2949B" w14:textId="77777777" w:rsidR="00AC034B" w:rsidRPr="008209E2" w:rsidRDefault="005303A6" w:rsidP="00B62005">
      <w:pPr>
        <w:pStyle w:val="Heading2"/>
        <w:spacing w:line="360" w:lineRule="auto"/>
        <w:jc w:val="both"/>
        <w:rPr>
          <w:rFonts w:ascii="Times New Roman" w:hAnsi="Times New Roman" w:cs="Times New Roman"/>
          <w:b/>
          <w:color w:val="000000" w:themeColor="text1"/>
          <w:sz w:val="24"/>
          <w:szCs w:val="24"/>
        </w:rPr>
      </w:pPr>
      <w:bookmarkStart w:id="7" w:name="_Toc184678799"/>
      <w:r w:rsidRPr="008209E2">
        <w:rPr>
          <w:rFonts w:ascii="Times New Roman" w:hAnsi="Times New Roman" w:cs="Times New Roman"/>
          <w:b/>
          <w:color w:val="000000" w:themeColor="text1"/>
          <w:sz w:val="24"/>
          <w:szCs w:val="24"/>
        </w:rPr>
        <w:t xml:space="preserve">1.3 </w:t>
      </w:r>
      <w:r w:rsidR="00AC034B" w:rsidRPr="008209E2">
        <w:rPr>
          <w:rFonts w:ascii="Times New Roman" w:hAnsi="Times New Roman" w:cs="Times New Roman"/>
          <w:b/>
          <w:color w:val="000000" w:themeColor="text1"/>
          <w:sz w:val="24"/>
          <w:szCs w:val="24"/>
        </w:rPr>
        <w:t>Objectives</w:t>
      </w:r>
      <w:bookmarkEnd w:id="7"/>
    </w:p>
    <w:p w14:paraId="30E924FC" w14:textId="0CEE30D7" w:rsidR="00FB3CC9" w:rsidRPr="008209E2" w:rsidRDefault="00FB3CC9" w:rsidP="00FB3CC9">
      <w:pPr>
        <w:pStyle w:val="Heading2"/>
        <w:rPr>
          <w:rFonts w:ascii="Times New Roman" w:hAnsi="Times New Roman" w:cs="Times New Roman"/>
          <w:b/>
          <w:bCs/>
          <w:color w:val="000000" w:themeColor="text1"/>
          <w:sz w:val="24"/>
          <w:szCs w:val="24"/>
        </w:rPr>
      </w:pPr>
      <w:bookmarkStart w:id="8" w:name="_Toc184678800"/>
      <w:r w:rsidRPr="008209E2">
        <w:rPr>
          <w:rFonts w:ascii="Times New Roman" w:hAnsi="Times New Roman" w:cs="Times New Roman"/>
          <w:b/>
          <w:bCs/>
          <w:color w:val="000000" w:themeColor="text1"/>
          <w:sz w:val="24"/>
          <w:szCs w:val="24"/>
        </w:rPr>
        <w:t>1.3.1 General Objective</w:t>
      </w:r>
      <w:bookmarkEnd w:id="8"/>
    </w:p>
    <w:p w14:paraId="28D46F4A" w14:textId="17C7C714" w:rsidR="00FB3CC9" w:rsidRPr="00EE4466" w:rsidRDefault="0097385D" w:rsidP="00EE4466">
      <w:pPr>
        <w:pStyle w:val="ListParagraph"/>
        <w:numPr>
          <w:ilvl w:val="0"/>
          <w:numId w:val="9"/>
        </w:numPr>
        <w:rPr>
          <w:rFonts w:ascii="Times New Roman" w:hAnsi="Times New Roman" w:cs="Times New Roman"/>
          <w:sz w:val="24"/>
          <w:szCs w:val="24"/>
        </w:rPr>
      </w:pPr>
      <w:r w:rsidRPr="00EE4466">
        <w:rPr>
          <w:rFonts w:ascii="Times New Roman" w:hAnsi="Times New Roman" w:cs="Times New Roman"/>
          <w:sz w:val="24"/>
          <w:szCs w:val="24"/>
        </w:rPr>
        <w:t>To d</w:t>
      </w:r>
      <w:r w:rsidR="00616CDD" w:rsidRPr="00EE4466">
        <w:rPr>
          <w:rFonts w:ascii="Times New Roman" w:hAnsi="Times New Roman" w:cs="Times New Roman"/>
          <w:sz w:val="24"/>
          <w:szCs w:val="24"/>
        </w:rPr>
        <w:t>evelop a system to monitor projects progress effectively providing real-time tracking of milestones in project management.</w:t>
      </w:r>
    </w:p>
    <w:p w14:paraId="401E3D44" w14:textId="2A0F004E" w:rsidR="00CA06C1" w:rsidRPr="008209E2" w:rsidRDefault="00CA06C1" w:rsidP="00CA06C1">
      <w:pPr>
        <w:pStyle w:val="Heading2"/>
        <w:rPr>
          <w:rFonts w:ascii="Times New Roman" w:hAnsi="Times New Roman" w:cs="Times New Roman"/>
          <w:b/>
          <w:bCs/>
          <w:color w:val="000000" w:themeColor="text1"/>
          <w:sz w:val="24"/>
          <w:szCs w:val="24"/>
        </w:rPr>
      </w:pPr>
      <w:bookmarkStart w:id="9" w:name="_Toc184678801"/>
      <w:r w:rsidRPr="008209E2">
        <w:rPr>
          <w:rFonts w:ascii="Times New Roman" w:hAnsi="Times New Roman" w:cs="Times New Roman"/>
          <w:b/>
          <w:bCs/>
          <w:color w:val="000000" w:themeColor="text1"/>
          <w:sz w:val="24"/>
          <w:szCs w:val="24"/>
        </w:rPr>
        <w:t>1.3.2 Specific Objectives</w:t>
      </w:r>
      <w:bookmarkEnd w:id="9"/>
    </w:p>
    <w:p w14:paraId="67A58142" w14:textId="77777777" w:rsidR="00C47011" w:rsidRPr="00EE4466" w:rsidRDefault="00C47011" w:rsidP="00EE4466">
      <w:pPr>
        <w:pStyle w:val="ListParagraph"/>
        <w:numPr>
          <w:ilvl w:val="0"/>
          <w:numId w:val="8"/>
        </w:numPr>
        <w:spacing w:line="360" w:lineRule="auto"/>
        <w:jc w:val="both"/>
        <w:rPr>
          <w:rFonts w:ascii="Times New Roman" w:hAnsi="Times New Roman" w:cs="Times New Roman"/>
          <w:color w:val="000000" w:themeColor="text1"/>
          <w:sz w:val="24"/>
          <w:szCs w:val="24"/>
        </w:rPr>
      </w:pPr>
      <w:r w:rsidRPr="00EE4466">
        <w:rPr>
          <w:rFonts w:ascii="Times New Roman" w:hAnsi="Times New Roman" w:cs="Times New Roman"/>
          <w:color w:val="000000" w:themeColor="text1"/>
          <w:sz w:val="24"/>
          <w:szCs w:val="24"/>
        </w:rPr>
        <w:t>T</w:t>
      </w:r>
      <w:r w:rsidR="00CD5334" w:rsidRPr="00EE4466">
        <w:rPr>
          <w:rFonts w:ascii="Times New Roman" w:hAnsi="Times New Roman" w:cs="Times New Roman"/>
          <w:color w:val="000000" w:themeColor="text1"/>
          <w:sz w:val="24"/>
          <w:szCs w:val="24"/>
        </w:rPr>
        <w:t xml:space="preserve">he system interface should </w:t>
      </w:r>
      <w:r w:rsidR="00A94706" w:rsidRPr="00EE4466">
        <w:rPr>
          <w:rFonts w:ascii="Times New Roman" w:hAnsi="Times New Roman" w:cs="Times New Roman"/>
          <w:color w:val="000000" w:themeColor="text1"/>
          <w:sz w:val="24"/>
          <w:szCs w:val="24"/>
        </w:rPr>
        <w:t>enable the supervisor be able to view progress of all active projects.</w:t>
      </w:r>
    </w:p>
    <w:p w14:paraId="535C9E43" w14:textId="2B2F1892" w:rsidR="00C47011" w:rsidRPr="00EE4466" w:rsidRDefault="00823ADF" w:rsidP="00EE4466">
      <w:pPr>
        <w:pStyle w:val="ListParagraph"/>
        <w:numPr>
          <w:ilvl w:val="0"/>
          <w:numId w:val="8"/>
        </w:numPr>
        <w:spacing w:line="360" w:lineRule="auto"/>
        <w:jc w:val="both"/>
        <w:rPr>
          <w:rFonts w:ascii="Times New Roman" w:hAnsi="Times New Roman" w:cs="Times New Roman"/>
          <w:color w:val="000000" w:themeColor="text1"/>
          <w:sz w:val="24"/>
          <w:szCs w:val="24"/>
        </w:rPr>
      </w:pPr>
      <w:r w:rsidRPr="00EE4466">
        <w:rPr>
          <w:rFonts w:ascii="Times New Roman" w:hAnsi="Times New Roman" w:cs="Times New Roman"/>
          <w:color w:val="000000" w:themeColor="text1"/>
          <w:sz w:val="24"/>
          <w:szCs w:val="24"/>
        </w:rPr>
        <w:t>Design</w:t>
      </w:r>
      <w:r w:rsidR="00CD5334" w:rsidRPr="00EE4466">
        <w:rPr>
          <w:rFonts w:ascii="Times New Roman" w:hAnsi="Times New Roman" w:cs="Times New Roman"/>
          <w:color w:val="000000" w:themeColor="text1"/>
          <w:sz w:val="24"/>
          <w:szCs w:val="24"/>
        </w:rPr>
        <w:t xml:space="preserve"> system interface </w:t>
      </w:r>
      <w:r w:rsidR="0097385D" w:rsidRPr="00EE4466">
        <w:rPr>
          <w:rFonts w:ascii="Times New Roman" w:hAnsi="Times New Roman" w:cs="Times New Roman"/>
          <w:color w:val="000000" w:themeColor="text1"/>
          <w:sz w:val="24"/>
          <w:szCs w:val="24"/>
        </w:rPr>
        <w:t xml:space="preserve">module </w:t>
      </w:r>
      <w:r w:rsidRPr="00EE4466">
        <w:rPr>
          <w:rFonts w:ascii="Times New Roman" w:hAnsi="Times New Roman" w:cs="Times New Roman"/>
          <w:color w:val="000000" w:themeColor="text1"/>
          <w:sz w:val="24"/>
          <w:szCs w:val="24"/>
        </w:rPr>
        <w:t xml:space="preserve">which will </w:t>
      </w:r>
      <w:r w:rsidR="00CD5334" w:rsidRPr="00EE4466">
        <w:rPr>
          <w:rFonts w:ascii="Times New Roman" w:hAnsi="Times New Roman" w:cs="Times New Roman"/>
          <w:color w:val="000000" w:themeColor="text1"/>
          <w:sz w:val="24"/>
          <w:szCs w:val="24"/>
        </w:rPr>
        <w:t>enable</w:t>
      </w:r>
      <w:r w:rsidR="00C47011" w:rsidRPr="00EE4466">
        <w:rPr>
          <w:rFonts w:ascii="Times New Roman" w:hAnsi="Times New Roman" w:cs="Times New Roman"/>
          <w:color w:val="000000" w:themeColor="text1"/>
          <w:sz w:val="24"/>
          <w:szCs w:val="24"/>
        </w:rPr>
        <w:t xml:space="preserve"> system administrator share files.</w:t>
      </w:r>
    </w:p>
    <w:p w14:paraId="48CE732D" w14:textId="15E8AF54" w:rsidR="00EE4466" w:rsidRPr="00EE4466" w:rsidRDefault="00EE4466" w:rsidP="00EE4466">
      <w:pPr>
        <w:pStyle w:val="ListParagraph"/>
        <w:numPr>
          <w:ilvl w:val="0"/>
          <w:numId w:val="8"/>
        </w:numPr>
        <w:spacing w:line="360" w:lineRule="auto"/>
        <w:jc w:val="both"/>
        <w:rPr>
          <w:rFonts w:ascii="Times New Roman" w:hAnsi="Times New Roman" w:cs="Times New Roman"/>
          <w:color w:val="000000" w:themeColor="text1"/>
          <w:sz w:val="24"/>
          <w:szCs w:val="24"/>
        </w:rPr>
      </w:pPr>
      <w:r w:rsidRPr="00EE4466">
        <w:rPr>
          <w:rFonts w:ascii="Times New Roman" w:hAnsi="Times New Roman" w:cs="Times New Roman"/>
          <w:color w:val="000000" w:themeColor="text1"/>
          <w:sz w:val="24"/>
          <w:szCs w:val="24"/>
        </w:rPr>
        <w:t>To design a secure login system to allow students access the student portal and update their projects progress</w:t>
      </w:r>
      <w:r w:rsidR="0042269E">
        <w:rPr>
          <w:rFonts w:ascii="Times New Roman" w:hAnsi="Times New Roman" w:cs="Times New Roman"/>
          <w:color w:val="000000" w:themeColor="text1"/>
          <w:sz w:val="24"/>
          <w:szCs w:val="24"/>
        </w:rPr>
        <w:t xml:space="preserve"> status.</w:t>
      </w:r>
      <w:bookmarkStart w:id="10" w:name="_GoBack"/>
      <w:bookmarkEnd w:id="10"/>
    </w:p>
    <w:p w14:paraId="79542956" w14:textId="2258324E" w:rsidR="00C9750F" w:rsidRPr="00EE4466" w:rsidRDefault="00CD5334" w:rsidP="00EE4466">
      <w:pPr>
        <w:pStyle w:val="ListParagraph"/>
        <w:numPr>
          <w:ilvl w:val="0"/>
          <w:numId w:val="8"/>
        </w:numPr>
        <w:spacing w:line="360" w:lineRule="auto"/>
        <w:jc w:val="both"/>
        <w:rPr>
          <w:rFonts w:ascii="Times New Roman" w:hAnsi="Times New Roman" w:cs="Times New Roman"/>
          <w:color w:val="000000" w:themeColor="text1"/>
          <w:sz w:val="24"/>
          <w:szCs w:val="24"/>
        </w:rPr>
      </w:pPr>
      <w:r w:rsidRPr="00EE4466">
        <w:rPr>
          <w:rFonts w:ascii="Times New Roman" w:hAnsi="Times New Roman" w:cs="Times New Roman"/>
          <w:color w:val="000000" w:themeColor="text1"/>
          <w:sz w:val="24"/>
          <w:szCs w:val="24"/>
        </w:rPr>
        <w:t>The system should be able to</w:t>
      </w:r>
      <w:r w:rsidR="0097385D" w:rsidRPr="00EE4466">
        <w:rPr>
          <w:rFonts w:ascii="Times New Roman" w:hAnsi="Times New Roman" w:cs="Times New Roman"/>
          <w:color w:val="000000" w:themeColor="text1"/>
          <w:sz w:val="24"/>
          <w:szCs w:val="24"/>
        </w:rPr>
        <w:t xml:space="preserve"> generate weekly</w:t>
      </w:r>
      <w:r w:rsidR="00C47011" w:rsidRPr="00EE4466">
        <w:rPr>
          <w:rFonts w:ascii="Times New Roman" w:hAnsi="Times New Roman" w:cs="Times New Roman"/>
          <w:color w:val="000000" w:themeColor="text1"/>
          <w:sz w:val="24"/>
          <w:szCs w:val="24"/>
        </w:rPr>
        <w:t xml:space="preserve"> report on project</w:t>
      </w:r>
      <w:r w:rsidR="0097385D" w:rsidRPr="00EE4466">
        <w:rPr>
          <w:rFonts w:ascii="Times New Roman" w:hAnsi="Times New Roman" w:cs="Times New Roman"/>
          <w:color w:val="000000" w:themeColor="text1"/>
          <w:sz w:val="24"/>
          <w:szCs w:val="24"/>
        </w:rPr>
        <w:t>s</w:t>
      </w:r>
      <w:r w:rsidR="00C47011" w:rsidRPr="00EE4466">
        <w:rPr>
          <w:rFonts w:ascii="Times New Roman" w:hAnsi="Times New Roman" w:cs="Times New Roman"/>
          <w:color w:val="000000" w:themeColor="text1"/>
          <w:sz w:val="24"/>
          <w:szCs w:val="24"/>
        </w:rPr>
        <w:t xml:space="preserve"> progress.</w:t>
      </w:r>
    </w:p>
    <w:p w14:paraId="62BF1A7A" w14:textId="77777777" w:rsidR="00036E3C" w:rsidRPr="008209E2" w:rsidRDefault="00036E3C" w:rsidP="00B62005">
      <w:pPr>
        <w:pStyle w:val="NoSpacing"/>
        <w:spacing w:line="360" w:lineRule="auto"/>
        <w:jc w:val="both"/>
        <w:rPr>
          <w:rFonts w:ascii="Times New Roman" w:hAnsi="Times New Roman" w:cs="Times New Roman"/>
          <w:color w:val="000000" w:themeColor="text1"/>
          <w:sz w:val="24"/>
          <w:szCs w:val="24"/>
        </w:rPr>
      </w:pPr>
    </w:p>
    <w:p w14:paraId="5867A2B2" w14:textId="77777777" w:rsidR="00C9750F" w:rsidRPr="008209E2" w:rsidRDefault="00C9750F" w:rsidP="00B62005">
      <w:pPr>
        <w:pStyle w:val="Heading2"/>
        <w:numPr>
          <w:ilvl w:val="1"/>
          <w:numId w:val="6"/>
        </w:numPr>
        <w:spacing w:line="360" w:lineRule="auto"/>
        <w:jc w:val="both"/>
        <w:rPr>
          <w:rFonts w:ascii="Times New Roman" w:hAnsi="Times New Roman" w:cs="Times New Roman"/>
          <w:b/>
          <w:color w:val="000000" w:themeColor="text1"/>
          <w:sz w:val="24"/>
          <w:szCs w:val="24"/>
        </w:rPr>
      </w:pPr>
      <w:bookmarkStart w:id="11" w:name="_Toc184678802"/>
      <w:r w:rsidRPr="008209E2">
        <w:rPr>
          <w:rFonts w:ascii="Times New Roman" w:hAnsi="Times New Roman" w:cs="Times New Roman"/>
          <w:b/>
          <w:color w:val="000000" w:themeColor="text1"/>
          <w:sz w:val="24"/>
          <w:szCs w:val="24"/>
        </w:rPr>
        <w:t>Research Questions</w:t>
      </w:r>
      <w:bookmarkEnd w:id="11"/>
    </w:p>
    <w:p w14:paraId="207D64DB" w14:textId="79C0195B" w:rsidR="001D1F55" w:rsidRPr="008209E2" w:rsidRDefault="00C9750F"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What challenges</w:t>
      </w:r>
      <w:r w:rsidR="0017568E">
        <w:rPr>
          <w:rFonts w:ascii="Times New Roman" w:hAnsi="Times New Roman" w:cs="Times New Roman"/>
          <w:color w:val="000000" w:themeColor="text1"/>
          <w:sz w:val="24"/>
          <w:szCs w:val="24"/>
        </w:rPr>
        <w:t xml:space="preserve"> are</w:t>
      </w:r>
      <w:r w:rsidRPr="008209E2">
        <w:rPr>
          <w:rFonts w:ascii="Times New Roman" w:hAnsi="Times New Roman" w:cs="Times New Roman"/>
          <w:color w:val="000000" w:themeColor="text1"/>
          <w:sz w:val="24"/>
          <w:szCs w:val="24"/>
        </w:rPr>
        <w:t xml:space="preserve"> associated with the current manual project progress monitoring system?</w:t>
      </w:r>
    </w:p>
    <w:p w14:paraId="7103F8C1" w14:textId="6708D38D" w:rsidR="001D1F55" w:rsidRPr="008209E2" w:rsidRDefault="00C9750F"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What impact </w:t>
      </w:r>
      <w:r w:rsidR="001D1F55" w:rsidRPr="008209E2">
        <w:rPr>
          <w:rFonts w:ascii="Times New Roman" w:hAnsi="Times New Roman" w:cs="Times New Roman"/>
          <w:color w:val="000000" w:themeColor="text1"/>
          <w:sz w:val="24"/>
          <w:szCs w:val="24"/>
        </w:rPr>
        <w:t>will the implementation of automated system have to the employers, supervisors and employees?</w:t>
      </w:r>
    </w:p>
    <w:p w14:paraId="61586E36" w14:textId="58A8C461" w:rsidR="001D1F55" w:rsidRPr="008209E2" w:rsidRDefault="001D1F55"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How will an automated project </w:t>
      </w:r>
      <w:r w:rsidR="00B771F4" w:rsidRPr="008209E2">
        <w:rPr>
          <w:rFonts w:ascii="Times New Roman" w:hAnsi="Times New Roman" w:cs="Times New Roman"/>
          <w:color w:val="000000" w:themeColor="text1"/>
          <w:sz w:val="24"/>
          <w:szCs w:val="24"/>
        </w:rPr>
        <w:t>progress monitoring</w:t>
      </w:r>
      <w:r w:rsidRPr="008209E2">
        <w:rPr>
          <w:rFonts w:ascii="Times New Roman" w:hAnsi="Times New Roman" w:cs="Times New Roman"/>
          <w:color w:val="000000" w:themeColor="text1"/>
          <w:sz w:val="24"/>
          <w:szCs w:val="24"/>
        </w:rPr>
        <w:t xml:space="preserve"> system improve the efficiency and effectiveness of tracking and managing projects?</w:t>
      </w:r>
    </w:p>
    <w:p w14:paraId="5BD8AEFD" w14:textId="5D829640" w:rsidR="001D1F55" w:rsidRPr="008209E2" w:rsidRDefault="001D1F55"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What </w:t>
      </w:r>
      <w:r w:rsidR="00B771F4" w:rsidRPr="008209E2">
        <w:rPr>
          <w:rFonts w:ascii="Times New Roman" w:hAnsi="Times New Roman" w:cs="Times New Roman"/>
          <w:color w:val="000000" w:themeColor="text1"/>
          <w:sz w:val="24"/>
          <w:szCs w:val="24"/>
        </w:rPr>
        <w:t>technologies should</w:t>
      </w:r>
      <w:r w:rsidRPr="008209E2">
        <w:rPr>
          <w:rFonts w:ascii="Times New Roman" w:hAnsi="Times New Roman" w:cs="Times New Roman"/>
          <w:color w:val="000000" w:themeColor="text1"/>
          <w:sz w:val="24"/>
          <w:szCs w:val="24"/>
        </w:rPr>
        <w:t xml:space="preserve"> be used to develop a scalable project progress monitoring system?</w:t>
      </w:r>
    </w:p>
    <w:p w14:paraId="22BDF8ED" w14:textId="77777777" w:rsidR="001D1F55" w:rsidRPr="008209E2" w:rsidRDefault="001D1F55"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ow will the system support real-time updates and notifications for project progress?</w:t>
      </w:r>
    </w:p>
    <w:p w14:paraId="6D036DD8" w14:textId="77777777" w:rsidR="001D1F55" w:rsidRPr="008209E2" w:rsidRDefault="001D1F55" w:rsidP="00B62005">
      <w:pPr>
        <w:pStyle w:val="NoSpacing"/>
        <w:spacing w:line="360" w:lineRule="auto"/>
        <w:jc w:val="both"/>
        <w:rPr>
          <w:rFonts w:ascii="Times New Roman" w:hAnsi="Times New Roman" w:cs="Times New Roman"/>
          <w:color w:val="000000" w:themeColor="text1"/>
          <w:sz w:val="24"/>
          <w:szCs w:val="24"/>
        </w:rPr>
      </w:pPr>
    </w:p>
    <w:p w14:paraId="4FA8742D" w14:textId="77777777" w:rsidR="00503ECF" w:rsidRPr="008209E2" w:rsidRDefault="00503ECF" w:rsidP="00B62005">
      <w:pPr>
        <w:pStyle w:val="NoSpacing"/>
        <w:spacing w:line="360" w:lineRule="auto"/>
        <w:jc w:val="both"/>
        <w:rPr>
          <w:rFonts w:ascii="Times New Roman" w:hAnsi="Times New Roman" w:cs="Times New Roman"/>
          <w:color w:val="000000" w:themeColor="text1"/>
          <w:sz w:val="24"/>
          <w:szCs w:val="24"/>
        </w:rPr>
      </w:pPr>
    </w:p>
    <w:p w14:paraId="0C7DBD77" w14:textId="77777777" w:rsidR="00503ECF" w:rsidRPr="008209E2" w:rsidRDefault="005303A6" w:rsidP="00B62005">
      <w:pPr>
        <w:pStyle w:val="Heading2"/>
        <w:spacing w:line="360" w:lineRule="auto"/>
        <w:jc w:val="both"/>
        <w:rPr>
          <w:rFonts w:ascii="Times New Roman" w:hAnsi="Times New Roman" w:cs="Times New Roman"/>
          <w:b/>
          <w:color w:val="000000" w:themeColor="text1"/>
          <w:sz w:val="24"/>
          <w:szCs w:val="24"/>
        </w:rPr>
      </w:pPr>
      <w:bookmarkStart w:id="12" w:name="_Toc184678803"/>
      <w:r w:rsidRPr="008209E2">
        <w:rPr>
          <w:rFonts w:ascii="Times New Roman" w:hAnsi="Times New Roman" w:cs="Times New Roman"/>
          <w:b/>
          <w:color w:val="000000" w:themeColor="text1"/>
          <w:sz w:val="24"/>
          <w:szCs w:val="24"/>
        </w:rPr>
        <w:lastRenderedPageBreak/>
        <w:t xml:space="preserve">1.5 </w:t>
      </w:r>
      <w:r w:rsidR="00503ECF" w:rsidRPr="008209E2">
        <w:rPr>
          <w:rFonts w:ascii="Times New Roman" w:hAnsi="Times New Roman" w:cs="Times New Roman"/>
          <w:b/>
          <w:color w:val="000000" w:themeColor="text1"/>
          <w:sz w:val="24"/>
          <w:szCs w:val="24"/>
        </w:rPr>
        <w:t>Significance of Study</w:t>
      </w:r>
      <w:bookmarkEnd w:id="12"/>
    </w:p>
    <w:p w14:paraId="4EDA2CE9" w14:textId="12EAB2D8" w:rsidR="00503ECF" w:rsidRPr="008209E2" w:rsidRDefault="00503ECF"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The study of </w:t>
      </w:r>
      <w:r w:rsidR="00B771F4" w:rsidRPr="008209E2">
        <w:rPr>
          <w:rFonts w:ascii="Times New Roman" w:hAnsi="Times New Roman" w:cs="Times New Roman"/>
          <w:color w:val="000000" w:themeColor="text1"/>
          <w:sz w:val="24"/>
          <w:szCs w:val="24"/>
        </w:rPr>
        <w:t>projects progress</w:t>
      </w:r>
      <w:r w:rsidR="0057326A" w:rsidRPr="008209E2">
        <w:rPr>
          <w:rFonts w:ascii="Times New Roman" w:hAnsi="Times New Roman" w:cs="Times New Roman"/>
          <w:color w:val="000000" w:themeColor="text1"/>
          <w:sz w:val="24"/>
          <w:szCs w:val="24"/>
        </w:rPr>
        <w:t xml:space="preserve"> and monitoring</w:t>
      </w:r>
      <w:r w:rsidRPr="008209E2">
        <w:rPr>
          <w:rFonts w:ascii="Times New Roman" w:hAnsi="Times New Roman" w:cs="Times New Roman"/>
          <w:color w:val="000000" w:themeColor="text1"/>
          <w:sz w:val="24"/>
          <w:szCs w:val="24"/>
        </w:rPr>
        <w:t xml:space="preserve"> system is very vital as </w:t>
      </w:r>
      <w:r w:rsidR="0057326A" w:rsidRPr="008209E2">
        <w:rPr>
          <w:rFonts w:ascii="Times New Roman" w:hAnsi="Times New Roman" w:cs="Times New Roman"/>
          <w:color w:val="000000" w:themeColor="text1"/>
          <w:sz w:val="24"/>
          <w:szCs w:val="24"/>
        </w:rPr>
        <w:t>it will enhance the simplicity of the tracking projects ta</w:t>
      </w:r>
      <w:r w:rsidR="0009040D" w:rsidRPr="008209E2">
        <w:rPr>
          <w:rFonts w:ascii="Times New Roman" w:hAnsi="Times New Roman" w:cs="Times New Roman"/>
          <w:color w:val="000000" w:themeColor="text1"/>
          <w:sz w:val="24"/>
          <w:szCs w:val="24"/>
        </w:rPr>
        <w:t xml:space="preserve">king place within </w:t>
      </w:r>
      <w:r w:rsidR="0057326A" w:rsidRPr="008209E2">
        <w:rPr>
          <w:rFonts w:ascii="Times New Roman" w:hAnsi="Times New Roman" w:cs="Times New Roman"/>
          <w:color w:val="000000" w:themeColor="text1"/>
          <w:sz w:val="24"/>
          <w:szCs w:val="24"/>
        </w:rPr>
        <w:t>an organization</w:t>
      </w:r>
      <w:r w:rsidRPr="008209E2">
        <w:rPr>
          <w:rFonts w:ascii="Times New Roman" w:hAnsi="Times New Roman" w:cs="Times New Roman"/>
          <w:color w:val="000000" w:themeColor="text1"/>
          <w:sz w:val="24"/>
          <w:szCs w:val="24"/>
        </w:rPr>
        <w:t>. Due to the advancement of technology as days go by, it is important to ensure that the security</w:t>
      </w:r>
      <w:r w:rsidR="0057326A" w:rsidRPr="008209E2">
        <w:rPr>
          <w:rFonts w:ascii="Times New Roman" w:hAnsi="Times New Roman" w:cs="Times New Roman"/>
          <w:color w:val="000000" w:themeColor="text1"/>
          <w:sz w:val="24"/>
          <w:szCs w:val="24"/>
        </w:rPr>
        <w:t xml:space="preserve"> of the system tracking the projects</w:t>
      </w:r>
      <w:r w:rsidRPr="008209E2">
        <w:rPr>
          <w:rFonts w:ascii="Times New Roman" w:hAnsi="Times New Roman" w:cs="Times New Roman"/>
          <w:color w:val="000000" w:themeColor="text1"/>
          <w:sz w:val="24"/>
          <w:szCs w:val="24"/>
        </w:rPr>
        <w:t xml:space="preserve"> is also improved to cope with the growing technology.</w:t>
      </w:r>
      <w:r w:rsidR="00553ABC" w:rsidRPr="008209E2">
        <w:rPr>
          <w:rFonts w:ascii="Times New Roman" w:hAnsi="Times New Roman" w:cs="Times New Roman"/>
          <w:color w:val="000000" w:themeColor="text1"/>
          <w:sz w:val="24"/>
          <w:szCs w:val="24"/>
        </w:rPr>
        <w:t xml:space="preserve"> </w:t>
      </w:r>
      <w:r w:rsidR="000315C6">
        <w:rPr>
          <w:rFonts w:ascii="Times New Roman" w:hAnsi="Times New Roman" w:cs="Times New Roman"/>
          <w:color w:val="000000" w:themeColor="text1"/>
          <w:sz w:val="24"/>
          <w:szCs w:val="24"/>
        </w:rPr>
        <w:t>Many</w:t>
      </w:r>
      <w:r w:rsidR="00553ABC" w:rsidRPr="008209E2">
        <w:rPr>
          <w:rFonts w:ascii="Times New Roman" w:hAnsi="Times New Roman" w:cs="Times New Roman"/>
          <w:color w:val="000000" w:themeColor="text1"/>
          <w:sz w:val="24"/>
          <w:szCs w:val="24"/>
        </w:rPr>
        <w:t xml:space="preserve"> stakeholders who place a great deal of importance on the Project P</w:t>
      </w:r>
      <w:r w:rsidR="002E22AC" w:rsidRPr="008209E2">
        <w:rPr>
          <w:rFonts w:ascii="Times New Roman" w:hAnsi="Times New Roman" w:cs="Times New Roman"/>
          <w:color w:val="000000" w:themeColor="text1"/>
          <w:sz w:val="24"/>
          <w:szCs w:val="24"/>
        </w:rPr>
        <w:t xml:space="preserve">rogress Monitoring System </w:t>
      </w:r>
      <w:r w:rsidR="00553ABC" w:rsidRPr="008209E2">
        <w:rPr>
          <w:rFonts w:ascii="Times New Roman" w:hAnsi="Times New Roman" w:cs="Times New Roman"/>
          <w:color w:val="000000" w:themeColor="text1"/>
          <w:sz w:val="24"/>
          <w:szCs w:val="24"/>
        </w:rPr>
        <w:t xml:space="preserve">, including team members, clients, project managers, and organizational leaders. The system improves decision-making, resource allocation, and project completion timeliness by offering real-time tracking and thorough insights into project progress </w:t>
      </w:r>
      <w:r w:rsidR="00553ABC" w:rsidRPr="008209E2">
        <w:rPr>
          <w:rFonts w:ascii="Times New Roman" w:hAnsi="Times New Roman" w:cs="Times New Roman"/>
          <w:color w:val="000000" w:themeColor="text1"/>
          <w:sz w:val="24"/>
          <w:szCs w:val="24"/>
        </w:rPr>
        <w:fldChar w:fldCharType="begin"/>
      </w:r>
      <w:r w:rsidR="00553ABC" w:rsidRPr="008209E2">
        <w:rPr>
          <w:rFonts w:ascii="Times New Roman" w:hAnsi="Times New Roman" w:cs="Times New Roman"/>
          <w:color w:val="000000" w:themeColor="text1"/>
          <w:sz w:val="24"/>
          <w:szCs w:val="24"/>
        </w:rPr>
        <w:instrText xml:space="preserve"> ADDIN ZOTERO_ITEM CSL_CITATION {"citationID":"p7jsbNSB","properties":{"formattedCitation":"(Bushuyev et al., 2022)","plainCitation":"(Bushuyev et al., 2022)","noteIndex":0},"citationItems":[{"id":66,"uris":["http://zotero.org/users/local/v5JzBB6v/items/2HFEKWI2"],"itemData":{"id":66,"type":"paper-conference","container-title":"2022 International Conference on Smart Information Systems and Technologies (SIST)","DOI":"10.1109/SIST54437.2022.9945775","event-place":"Nur-Sultan, Kazakhstan","event-title":"2022 International Conference on Smart Information Systems and Technologies (SIST)","ISBN":"978-1-66546-790-2","page":"1-5","publisher":"IEEE","publisher-place":"Nur-Sultan, Kazakhstan","source":"DOI.org (Crossref)","title":"Assessment and Monitoring Project Management Quality Based on the Entropy Approach","URL":"https://ieeexplore.ieee.org/document/9945775/","author":[{"family":"Bushuyev","given":"Sergey"},{"family":"Onyshchenko","given":"Svitlana"},{"family":"Bondar","given":"Alla"},{"family":"Bushuyeva","given":"Natalia"},{"family":"Obronova","given":"Alesia"}],"accessed":{"date-parts":[["2024",10,4]]},"issued":{"date-parts":[["2022",4,28]]}}}],"schema":"https://github.com/citation-style-language/schema/raw/master/csl-citation.json"} </w:instrText>
      </w:r>
      <w:r w:rsidR="00553ABC" w:rsidRPr="008209E2">
        <w:rPr>
          <w:rFonts w:ascii="Times New Roman" w:hAnsi="Times New Roman" w:cs="Times New Roman"/>
          <w:color w:val="000000" w:themeColor="text1"/>
          <w:sz w:val="24"/>
          <w:szCs w:val="24"/>
        </w:rPr>
        <w:fldChar w:fldCharType="separate"/>
      </w:r>
      <w:r w:rsidR="00553ABC" w:rsidRPr="008209E2">
        <w:rPr>
          <w:rFonts w:ascii="Times New Roman" w:hAnsi="Times New Roman" w:cs="Times New Roman"/>
          <w:color w:val="000000" w:themeColor="text1"/>
          <w:sz w:val="24"/>
          <w:szCs w:val="24"/>
        </w:rPr>
        <w:t>(Bushuyev et al., 2022)</w:t>
      </w:r>
      <w:r w:rsidR="00553ABC" w:rsidRPr="008209E2">
        <w:rPr>
          <w:rFonts w:ascii="Times New Roman" w:hAnsi="Times New Roman" w:cs="Times New Roman"/>
          <w:color w:val="000000" w:themeColor="text1"/>
          <w:sz w:val="24"/>
          <w:szCs w:val="24"/>
        </w:rPr>
        <w:fldChar w:fldCharType="end"/>
      </w:r>
      <w:r w:rsidR="00553ABC" w:rsidRPr="008209E2">
        <w:rPr>
          <w:rFonts w:ascii="Times New Roman" w:hAnsi="Times New Roman" w:cs="Times New Roman"/>
          <w:color w:val="000000" w:themeColor="text1"/>
          <w:sz w:val="24"/>
          <w:szCs w:val="24"/>
        </w:rPr>
        <w:t>.</w:t>
      </w:r>
      <w:r w:rsidR="00FA3C44" w:rsidRPr="008209E2">
        <w:rPr>
          <w:rFonts w:ascii="Times New Roman" w:hAnsi="Times New Roman" w:cs="Times New Roman"/>
          <w:color w:val="000000" w:themeColor="text1"/>
          <w:sz w:val="24"/>
          <w:szCs w:val="24"/>
        </w:rPr>
        <w:t xml:space="preserve"> First, the study will ensure that the level of acc</w:t>
      </w:r>
      <w:r w:rsidR="002E22AC" w:rsidRPr="008209E2">
        <w:rPr>
          <w:rFonts w:ascii="Times New Roman" w:hAnsi="Times New Roman" w:cs="Times New Roman"/>
          <w:color w:val="000000" w:themeColor="text1"/>
          <w:sz w:val="24"/>
          <w:szCs w:val="24"/>
        </w:rPr>
        <w:t>ess in the projects progress monitoring system h</w:t>
      </w:r>
      <w:r w:rsidR="00FA3C44" w:rsidRPr="008209E2">
        <w:rPr>
          <w:rFonts w:ascii="Times New Roman" w:hAnsi="Times New Roman" w:cs="Times New Roman"/>
          <w:color w:val="000000" w:themeColor="text1"/>
          <w:sz w:val="24"/>
          <w:szCs w:val="24"/>
        </w:rPr>
        <w:t xml:space="preserve">as been set, roles are divided among the users by the level, an individual level is set and given certain priorities to </w:t>
      </w:r>
      <w:r w:rsidR="00651206" w:rsidRPr="008209E2">
        <w:rPr>
          <w:rFonts w:ascii="Times New Roman" w:hAnsi="Times New Roman" w:cs="Times New Roman"/>
          <w:color w:val="000000" w:themeColor="text1"/>
          <w:sz w:val="24"/>
          <w:szCs w:val="24"/>
        </w:rPr>
        <w:t>execute and manipulate the monitoring and managing</w:t>
      </w:r>
      <w:r w:rsidR="00FA3C44" w:rsidRPr="008209E2">
        <w:rPr>
          <w:rFonts w:ascii="Times New Roman" w:hAnsi="Times New Roman" w:cs="Times New Roman"/>
          <w:color w:val="000000" w:themeColor="text1"/>
          <w:sz w:val="24"/>
          <w:szCs w:val="24"/>
        </w:rPr>
        <w:t xml:space="preserve"> the system</w:t>
      </w:r>
      <w:r w:rsidR="006A1A7F" w:rsidRPr="008209E2">
        <w:rPr>
          <w:rFonts w:ascii="Times New Roman" w:hAnsi="Times New Roman" w:cs="Times New Roman"/>
          <w:color w:val="000000" w:themeColor="text1"/>
          <w:sz w:val="24"/>
          <w:szCs w:val="24"/>
        </w:rPr>
        <w:fldChar w:fldCharType="begin"/>
      </w:r>
      <w:r w:rsidR="006A1A7F" w:rsidRPr="008209E2">
        <w:rPr>
          <w:rFonts w:ascii="Times New Roman" w:hAnsi="Times New Roman" w:cs="Times New Roman"/>
          <w:color w:val="000000" w:themeColor="text1"/>
          <w:sz w:val="24"/>
          <w:szCs w:val="24"/>
        </w:rPr>
        <w:instrText xml:space="preserve"> ADDIN ZOTERO_ITEM CSL_CITATION {"citationID":"WZlGRjdv","properties":{"formattedCitation":"(Alexandru et al., 2022)","plainCitation":"(Alexandru et al., 2022)","noteIndex":0},"citationItems":[{"id":89,"uris":["http://zotero.org/users/local/v5JzBB6v/items/DX9Z7VU5"],"itemData":{"id":89,"type":"paper-conference","container-title":"2022 E-Health and Bioengineering Conference (EHB)","DOI":"10.1109/EHB55594.2022.9991440","event-place":"Iasi, Romania","event-title":"2022 E-Health and Bioengineering Conference (EHB)","ISBN":"978-1-66548-557-9","license":"https://doi.org/10.15223/policy-029","page":"1-4","publisher":"IEEE","publisher-place":"Iasi, Romania","source":"DOI.org (Crossref)","title":"Managing Notifications and Alerts Generated by an IoMT-based Health Monitoring System for Older People","URL":"https://ieeexplore.ieee.org/document/9991440/","author":[{"family":"Alexandru","given":"Adriana"},{"family":"Tirziu","given":"Eugenia"},{"family":"Tudora","given":"Eleonora"},{"family":"Nicolau","given":"Dragos"}],"accessed":{"date-parts":[["2024",10,30]]},"issued":{"date-parts":[["2022",11,17]]}}}],"schema":"https://github.com/citation-style-language/schema/raw/master/csl-citation.json"} </w:instrText>
      </w:r>
      <w:r w:rsidR="006A1A7F" w:rsidRPr="008209E2">
        <w:rPr>
          <w:rFonts w:ascii="Times New Roman" w:hAnsi="Times New Roman" w:cs="Times New Roman"/>
          <w:color w:val="000000" w:themeColor="text1"/>
          <w:sz w:val="24"/>
          <w:szCs w:val="24"/>
        </w:rPr>
        <w:fldChar w:fldCharType="separate"/>
      </w:r>
      <w:r w:rsidR="006A1A7F" w:rsidRPr="008209E2">
        <w:rPr>
          <w:rFonts w:ascii="Times New Roman" w:hAnsi="Times New Roman" w:cs="Times New Roman"/>
          <w:color w:val="000000" w:themeColor="text1"/>
          <w:sz w:val="24"/>
          <w:szCs w:val="24"/>
        </w:rPr>
        <w:t>(</w:t>
      </w:r>
      <w:proofErr w:type="spellStart"/>
      <w:r w:rsidR="006A1A7F" w:rsidRPr="008209E2">
        <w:rPr>
          <w:rFonts w:ascii="Times New Roman" w:hAnsi="Times New Roman" w:cs="Times New Roman"/>
          <w:color w:val="000000" w:themeColor="text1"/>
          <w:sz w:val="24"/>
          <w:szCs w:val="24"/>
        </w:rPr>
        <w:t>Alexandru</w:t>
      </w:r>
      <w:proofErr w:type="spellEnd"/>
      <w:r w:rsidR="006A1A7F" w:rsidRPr="008209E2">
        <w:rPr>
          <w:rFonts w:ascii="Times New Roman" w:hAnsi="Times New Roman" w:cs="Times New Roman"/>
          <w:color w:val="000000" w:themeColor="text1"/>
          <w:sz w:val="24"/>
          <w:szCs w:val="24"/>
        </w:rPr>
        <w:t xml:space="preserve"> et al., 2022)</w:t>
      </w:r>
      <w:r w:rsidR="006A1A7F" w:rsidRPr="008209E2">
        <w:rPr>
          <w:rFonts w:ascii="Times New Roman" w:hAnsi="Times New Roman" w:cs="Times New Roman"/>
          <w:color w:val="000000" w:themeColor="text1"/>
          <w:sz w:val="24"/>
          <w:szCs w:val="24"/>
        </w:rPr>
        <w:fldChar w:fldCharType="end"/>
      </w:r>
      <w:r w:rsidR="00FA3C44" w:rsidRPr="008209E2">
        <w:rPr>
          <w:rFonts w:ascii="Times New Roman" w:hAnsi="Times New Roman" w:cs="Times New Roman"/>
          <w:color w:val="000000" w:themeColor="text1"/>
          <w:sz w:val="24"/>
          <w:szCs w:val="24"/>
        </w:rPr>
        <w:t>.</w:t>
      </w:r>
    </w:p>
    <w:p w14:paraId="22F9C6B4" w14:textId="77777777" w:rsidR="00D7539B" w:rsidRPr="008209E2" w:rsidRDefault="00D7539B" w:rsidP="00B62005">
      <w:pPr>
        <w:pStyle w:val="NoSpacing"/>
        <w:spacing w:line="360" w:lineRule="auto"/>
        <w:jc w:val="both"/>
        <w:rPr>
          <w:rFonts w:ascii="Times New Roman" w:hAnsi="Times New Roman" w:cs="Times New Roman"/>
          <w:color w:val="000000" w:themeColor="text1"/>
          <w:sz w:val="24"/>
          <w:szCs w:val="24"/>
        </w:rPr>
      </w:pPr>
    </w:p>
    <w:p w14:paraId="78608F28" w14:textId="6B03EE71" w:rsidR="00D63446" w:rsidRPr="008209E2" w:rsidRDefault="00D7539B"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Second, by enabling the early detection of possible delays and bottlenecks, the system helps project managers take corrective action before problems worsen. As a result, project delivery schedules, quality, and budgetary compliance all improve</w:t>
      </w:r>
      <w:r w:rsidR="002F3512" w:rsidRPr="008209E2">
        <w:rPr>
          <w:rFonts w:ascii="Times New Roman" w:hAnsi="Times New Roman" w:cs="Times New Roman"/>
          <w:color w:val="000000" w:themeColor="text1"/>
          <w:sz w:val="24"/>
          <w:szCs w:val="24"/>
        </w:rPr>
        <w:t xml:space="preserve"> </w:t>
      </w:r>
      <w:r w:rsidR="002F3512" w:rsidRPr="008209E2">
        <w:rPr>
          <w:rFonts w:ascii="Times New Roman" w:hAnsi="Times New Roman" w:cs="Times New Roman"/>
          <w:color w:val="000000" w:themeColor="text1"/>
          <w:sz w:val="24"/>
          <w:szCs w:val="24"/>
        </w:rPr>
        <w:fldChar w:fldCharType="begin"/>
      </w:r>
      <w:r w:rsidR="002F3512" w:rsidRPr="008209E2">
        <w:rPr>
          <w:rFonts w:ascii="Times New Roman" w:hAnsi="Times New Roman" w:cs="Times New Roman"/>
          <w:color w:val="000000" w:themeColor="text1"/>
          <w:sz w:val="24"/>
          <w:szCs w:val="24"/>
        </w:rPr>
        <w:instrText xml:space="preserve"> ADDIN ZOTERO_ITEM CSL_CITATION {"citationID":"X0dmfWeL","properties":{"formattedCitation":"(Sahoo et al., 2020)","plainCitation":"(Sahoo et al., 2020)","noteIndex":0},"citationItems":[{"id":67,"uris":["http://zotero.org/users/local/v5JzBB6v/items/IMMWZEXW"],"itemData":{"id":67,"type":"article-journal","container-title":"IEEE Sensors Journal","DOI":"10.1109/JSEN.2020.2980863","ISSN":"1530-437X, 1558-1748, 2379-9153","issue":"14","journalAbbreviation":"IEEE Sensors J.","page":"8128-8136","source":"DOI.org (Crossref)","title":"Real-Time Detection of Actual and Early Gait Events During Level-Ground and Ramp Walking","volume":"20","author":[{"family":"Sahoo","given":"Saikat"},{"family":"Saboo","given":"Mahesh"},{"family":"Pratihar","given":"Dilip Kumar"},{"family":"Mukhopadhyay","given":"Sudipta"}],"issued":{"date-parts":[["2020",7,15]]}}}],"schema":"https://github.com/citation-style-language/schema/raw/master/csl-citation.json"} </w:instrText>
      </w:r>
      <w:r w:rsidR="002F3512" w:rsidRPr="008209E2">
        <w:rPr>
          <w:rFonts w:ascii="Times New Roman" w:hAnsi="Times New Roman" w:cs="Times New Roman"/>
          <w:color w:val="000000" w:themeColor="text1"/>
          <w:sz w:val="24"/>
          <w:szCs w:val="24"/>
        </w:rPr>
        <w:fldChar w:fldCharType="separate"/>
      </w:r>
      <w:r w:rsidR="002F3512" w:rsidRPr="008209E2">
        <w:rPr>
          <w:rFonts w:ascii="Times New Roman" w:hAnsi="Times New Roman" w:cs="Times New Roman"/>
          <w:color w:val="000000" w:themeColor="text1"/>
          <w:sz w:val="24"/>
          <w:szCs w:val="24"/>
        </w:rPr>
        <w:t>(Sahoo et al., 2020)</w:t>
      </w:r>
      <w:r w:rsidR="002F3512"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w:t>
      </w:r>
      <w:r w:rsidR="002F3512" w:rsidRPr="008209E2">
        <w:rPr>
          <w:rFonts w:ascii="Times New Roman" w:hAnsi="Times New Roman" w:cs="Times New Roman"/>
          <w:color w:val="000000" w:themeColor="text1"/>
          <w:sz w:val="24"/>
          <w:szCs w:val="24"/>
        </w:rPr>
        <w:t xml:space="preserve"> Team members are motivated and feel a sense of ownership when tasks are well-defined and progress is easily monitored </w:t>
      </w:r>
      <w:r w:rsidR="002F3512" w:rsidRPr="008209E2">
        <w:rPr>
          <w:rFonts w:ascii="Times New Roman" w:hAnsi="Times New Roman" w:cs="Times New Roman"/>
          <w:color w:val="000000" w:themeColor="text1"/>
          <w:sz w:val="24"/>
          <w:szCs w:val="24"/>
        </w:rPr>
        <w:fldChar w:fldCharType="begin"/>
      </w:r>
      <w:r w:rsidR="002F3512" w:rsidRPr="008209E2">
        <w:rPr>
          <w:rFonts w:ascii="Times New Roman" w:hAnsi="Times New Roman" w:cs="Times New Roman"/>
          <w:color w:val="000000" w:themeColor="text1"/>
          <w:sz w:val="24"/>
          <w:szCs w:val="24"/>
        </w:rPr>
        <w:instrText xml:space="preserve"> ADDIN ZOTERO_ITEM CSL_CITATION {"citationID":"NytAvrH2","properties":{"formattedCitation":"(Chen &amp; Li, 2021)","plainCitation":"(Chen &amp; Li, 2021)","noteIndex":0},"citationItems":[{"id":68,"uris":["http://zotero.org/users/local/v5JzBB6v/items/34M6PKDU"],"itemData":{"id":68,"type":"paper-conference","container-title":"2021 9th International Conference on Information and Education Technology (ICIET)","DOI":"10.1109/ICIET51873.2021.9419637","event-place":"Okayama, Japan","event-title":"2021 9th International Conference on Information and Education Technology (ICIET)","ISBN":"978-1-66541-933-8","page":"311-315","publisher":"IEEE","publisher-place":"Okayama, Japan","source":"DOI.org (Crossref)","title":"Analyzing College Students' Social Cognitive Construction and Emotion in Different Types of Online Synchronous Collaborations of a Creative Task","URL":"https://ieeexplore.ieee.org/document/9419637/","author":[{"family":"Chen","given":"Dongmin"},{"family":"Li","given":"Wenhao"}],"accessed":{"date-parts":[["2024",10,4]]},"issued":{"date-parts":[["2021",3,27]]}}}],"schema":"https://github.com/citation-style-language/schema/raw/master/csl-citation.json"} </w:instrText>
      </w:r>
      <w:r w:rsidR="002F3512" w:rsidRPr="008209E2">
        <w:rPr>
          <w:rFonts w:ascii="Times New Roman" w:hAnsi="Times New Roman" w:cs="Times New Roman"/>
          <w:color w:val="000000" w:themeColor="text1"/>
          <w:sz w:val="24"/>
          <w:szCs w:val="24"/>
        </w:rPr>
        <w:fldChar w:fldCharType="separate"/>
      </w:r>
      <w:r w:rsidR="002F3512" w:rsidRPr="008209E2">
        <w:rPr>
          <w:rFonts w:ascii="Times New Roman" w:hAnsi="Times New Roman" w:cs="Times New Roman"/>
          <w:color w:val="000000" w:themeColor="text1"/>
          <w:sz w:val="24"/>
          <w:szCs w:val="24"/>
        </w:rPr>
        <w:t>(Chen &amp; Li, 2021)</w:t>
      </w:r>
      <w:r w:rsidR="002F3512" w:rsidRPr="008209E2">
        <w:rPr>
          <w:rFonts w:ascii="Times New Roman" w:hAnsi="Times New Roman" w:cs="Times New Roman"/>
          <w:color w:val="000000" w:themeColor="text1"/>
          <w:sz w:val="24"/>
          <w:szCs w:val="24"/>
        </w:rPr>
        <w:fldChar w:fldCharType="end"/>
      </w:r>
      <w:r w:rsidR="002F3512" w:rsidRPr="008209E2">
        <w:rPr>
          <w:rFonts w:ascii="Times New Roman" w:hAnsi="Times New Roman" w:cs="Times New Roman"/>
          <w:color w:val="000000" w:themeColor="text1"/>
          <w:sz w:val="24"/>
          <w:szCs w:val="24"/>
        </w:rPr>
        <w:t xml:space="preserve">. Increased transparency regarding the progress of the projects they are funding benefits the clients. They become more confident in the project's direction with frequent updates and instant access to progress reports, which lessens the need for frequent check-ins and increases confidence in the project team </w:t>
      </w:r>
      <w:r w:rsidR="002F3512" w:rsidRPr="008209E2">
        <w:rPr>
          <w:rFonts w:ascii="Times New Roman" w:hAnsi="Times New Roman" w:cs="Times New Roman"/>
          <w:color w:val="000000" w:themeColor="text1"/>
          <w:sz w:val="24"/>
          <w:szCs w:val="24"/>
        </w:rPr>
        <w:fldChar w:fldCharType="begin"/>
      </w:r>
      <w:r w:rsidR="002F3512" w:rsidRPr="008209E2">
        <w:rPr>
          <w:rFonts w:ascii="Times New Roman" w:hAnsi="Times New Roman" w:cs="Times New Roman"/>
          <w:color w:val="000000" w:themeColor="text1"/>
          <w:sz w:val="24"/>
          <w:szCs w:val="24"/>
        </w:rPr>
        <w:instrText xml:space="preserve"> ADDIN ZOTERO_ITEM CSL_CITATION {"citationID":"zT8fBva7","properties":{"formattedCitation":"(Zhao et al., 2022)","plainCitation":"(Zhao et al., 2022)","noteIndex":0},"citationItems":[{"id":69,"uris":["http://zotero.org/users/local/v5JzBB6v/items/NKZV8GQR"],"itemData":{"id":69,"type":"paper-conference","container-title":"2022 IEEE 24th Int Conf on High Performance Computing &amp; Communications; 8th Int Conf on Data Science &amp; Systems; 20th Int Conf on Smart City; 8th Int Conf on Dependability in Sensor, Cloud &amp; Big Data Systems &amp; Application (HPCC/DSS/SmartCity/DependSys)","DOI":"10.1109/HPCC-DSS-SmartCity-DependSys57074.2022.00179","event-place":"Hainan, China","event-title":"2022 IEEE 24th Int Conf on High Performance Computing &amp; Communications; 8th Int Conf on Data Science &amp; Systems; 20th Int Conf on Smart City; 8th Int Conf on Dependability in Sensor, Cloud &amp; Big Data Systems &amp; Application (HPCC/DSS/SmartCity/DependSys)","ISBN":"9798350319934","page":"1135-1140","publisher":"IEEE","publisher-place":"Hainan, China","source":"DOI.org (Crossref)","title":"G-Update: A Group-based Update Scheme for Heterogenous Erasure-coded Storage Systems","title-short":"G-Update","URL":"https://ieeexplore.ieee.org/document/10074962/","author":[{"family":"Zhao","given":"Xuyu"},{"family":"Zhu","given":"Bing"},{"family":"Zeng","given":"Zhiwei"},{"family":"Wang","given":"Weiping"},{"family":"Shum","given":"Kenneth W."}],"accessed":{"date-parts":[["2024",10,4]]},"issued":{"date-parts":[["2022",12]]}}}],"schema":"https://github.com/citation-style-language/schema/raw/master/csl-citation.json"} </w:instrText>
      </w:r>
      <w:r w:rsidR="002F3512" w:rsidRPr="008209E2">
        <w:rPr>
          <w:rFonts w:ascii="Times New Roman" w:hAnsi="Times New Roman" w:cs="Times New Roman"/>
          <w:color w:val="000000" w:themeColor="text1"/>
          <w:sz w:val="24"/>
          <w:szCs w:val="24"/>
        </w:rPr>
        <w:fldChar w:fldCharType="separate"/>
      </w:r>
      <w:r w:rsidR="002F3512" w:rsidRPr="008209E2">
        <w:rPr>
          <w:rFonts w:ascii="Times New Roman" w:hAnsi="Times New Roman" w:cs="Times New Roman"/>
          <w:color w:val="000000" w:themeColor="text1"/>
          <w:sz w:val="24"/>
          <w:szCs w:val="24"/>
        </w:rPr>
        <w:t>(Zhao et al., 2022)</w:t>
      </w:r>
      <w:r w:rsidR="002F3512" w:rsidRPr="008209E2">
        <w:rPr>
          <w:rFonts w:ascii="Times New Roman" w:hAnsi="Times New Roman" w:cs="Times New Roman"/>
          <w:color w:val="000000" w:themeColor="text1"/>
          <w:sz w:val="24"/>
          <w:szCs w:val="24"/>
        </w:rPr>
        <w:fldChar w:fldCharType="end"/>
      </w:r>
      <w:r w:rsidR="002F3512" w:rsidRPr="008209E2">
        <w:rPr>
          <w:rFonts w:ascii="Times New Roman" w:hAnsi="Times New Roman" w:cs="Times New Roman"/>
          <w:color w:val="000000" w:themeColor="text1"/>
          <w:sz w:val="24"/>
          <w:szCs w:val="24"/>
        </w:rPr>
        <w:t>.</w:t>
      </w:r>
    </w:p>
    <w:p w14:paraId="2B60DEDA" w14:textId="77777777" w:rsidR="004F59AD" w:rsidRPr="008209E2" w:rsidRDefault="004F59AD" w:rsidP="00B62005">
      <w:pPr>
        <w:pStyle w:val="NoSpacing"/>
        <w:spacing w:line="360" w:lineRule="auto"/>
        <w:jc w:val="both"/>
        <w:rPr>
          <w:rFonts w:ascii="Times New Roman" w:hAnsi="Times New Roman" w:cs="Times New Roman"/>
          <w:color w:val="000000" w:themeColor="text1"/>
          <w:sz w:val="24"/>
          <w:szCs w:val="24"/>
        </w:rPr>
      </w:pPr>
    </w:p>
    <w:p w14:paraId="3E522BA2" w14:textId="77777777" w:rsidR="004F59AD" w:rsidRPr="008209E2" w:rsidRDefault="004F59AD"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Third, the system is a tool for measuring overall project performance across multiple projects for organizational leaders. The system's data-driven insights can support effective resource management throughout the company, performance assessment, and strategic planning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li9sCV0T","properties":{"formattedCitation":"(Irena Gutandjala et al., 2021)","plainCitation":"(Irena Gutandjala et al., 2021)","noteIndex":0},"citationItems":[{"id":70,"uris":["http://zotero.org/users/local/v5JzBB6v/items/7JETTTQR"],"itemData":{"id":70,"type":"paper-conference","container-title":"2021 International Conference on ICT for Smart Society (ICISS)","DOI":"10.1109/ICISS53185.2021.9533215","event-place":"Bandung, Indonesia","event-title":"2021 International Conference on ICT for Smart Society (ICISS)","ISBN":"978-1-66541-697-9","page":"1-4","publisher":"IEEE","publisher-place":"Bandung, Indonesia","source":"DOI.org (Crossref)","title":"Strategic Planning and Knowledge Management Approaches as input to remote area strategic plans: A Case study in Aru Islands Regency Maluku Province","title-short":"Strategic Planning and Knowledge Management Approaches as input to remote area strategic plans","URL":"https://ieeexplore.ieee.org/document/9533215/","author":[{"family":"Irena Gutandjala","given":"Ilona"},{"family":"Harso Supangkat","given":"Suhono"},{"family":"Lumban Gaol","given":"Ford"},{"family":"Rianti","given":"Benny"}],"accessed":{"date-parts":[["2024",10,4]]},"issued":{"date-parts":[["2021",8,2]]}}}],"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Irena Gutandjala et al., 2021)</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w:t>
      </w:r>
    </w:p>
    <w:p w14:paraId="7160C8E7" w14:textId="77777777" w:rsidR="00D63446" w:rsidRPr="008209E2" w:rsidRDefault="004F59AD"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n conclusion, by encouraging a culture of openness, responsibility, and efficiency, the deployment of a Project Progress Monitoring System greatly enhances project management procedures. In the end, this results in enhanced client satisfaction, improved project outcomes, and resource efficiency.</w:t>
      </w:r>
    </w:p>
    <w:p w14:paraId="29084B11" w14:textId="4598D543" w:rsidR="00BE53BB" w:rsidRDefault="00BE53BB" w:rsidP="00B62005">
      <w:pPr>
        <w:pStyle w:val="NoSpacing"/>
        <w:spacing w:line="360" w:lineRule="auto"/>
        <w:jc w:val="both"/>
        <w:rPr>
          <w:rFonts w:ascii="Times New Roman" w:hAnsi="Times New Roman" w:cs="Times New Roman"/>
          <w:color w:val="000000" w:themeColor="text1"/>
          <w:sz w:val="24"/>
          <w:szCs w:val="24"/>
        </w:rPr>
      </w:pPr>
    </w:p>
    <w:p w14:paraId="133A518C" w14:textId="3F57120B" w:rsidR="00D530D3" w:rsidRDefault="00D530D3" w:rsidP="00B62005">
      <w:pPr>
        <w:pStyle w:val="NoSpacing"/>
        <w:spacing w:line="360" w:lineRule="auto"/>
        <w:jc w:val="both"/>
        <w:rPr>
          <w:rFonts w:ascii="Times New Roman" w:hAnsi="Times New Roman" w:cs="Times New Roman"/>
          <w:color w:val="000000" w:themeColor="text1"/>
          <w:sz w:val="24"/>
          <w:szCs w:val="24"/>
        </w:rPr>
      </w:pPr>
    </w:p>
    <w:p w14:paraId="0A5C13F4" w14:textId="77777777" w:rsidR="00D530D3" w:rsidRPr="008209E2" w:rsidRDefault="00D530D3" w:rsidP="00B62005">
      <w:pPr>
        <w:pStyle w:val="NoSpacing"/>
        <w:spacing w:line="360" w:lineRule="auto"/>
        <w:jc w:val="both"/>
        <w:rPr>
          <w:rFonts w:ascii="Times New Roman" w:hAnsi="Times New Roman" w:cs="Times New Roman"/>
          <w:color w:val="000000" w:themeColor="text1"/>
          <w:sz w:val="24"/>
          <w:szCs w:val="24"/>
        </w:rPr>
      </w:pPr>
    </w:p>
    <w:p w14:paraId="3E349C79" w14:textId="77777777" w:rsidR="00BE53BB" w:rsidRPr="008209E2" w:rsidRDefault="00BE53BB" w:rsidP="00B62005">
      <w:pPr>
        <w:pStyle w:val="NoSpacing"/>
        <w:spacing w:line="360" w:lineRule="auto"/>
        <w:jc w:val="both"/>
        <w:rPr>
          <w:rFonts w:ascii="Times New Roman" w:hAnsi="Times New Roman" w:cs="Times New Roman"/>
          <w:b/>
          <w:color w:val="000000" w:themeColor="text1"/>
          <w:sz w:val="24"/>
          <w:szCs w:val="24"/>
        </w:rPr>
      </w:pPr>
    </w:p>
    <w:p w14:paraId="0363AADF" w14:textId="77777777" w:rsidR="002722A5" w:rsidRPr="008209E2" w:rsidRDefault="006D4BAC"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b/>
          <w:color w:val="000000" w:themeColor="text1"/>
          <w:sz w:val="24"/>
          <w:szCs w:val="24"/>
        </w:rPr>
        <w:t>Benefits of project progress monitoring system include;</w:t>
      </w:r>
    </w:p>
    <w:p w14:paraId="219EE97B" w14:textId="77777777" w:rsidR="006D4BAC" w:rsidRPr="008209E2" w:rsidRDefault="006D4BAC"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Risk Identification and Mitigation</w:t>
      </w:r>
      <w:r w:rsidR="00403B25" w:rsidRPr="008209E2">
        <w:rPr>
          <w:rFonts w:ascii="Times New Roman" w:hAnsi="Times New Roman" w:cs="Times New Roman"/>
          <w:color w:val="000000" w:themeColor="text1"/>
          <w:sz w:val="24"/>
          <w:szCs w:val="24"/>
        </w:rPr>
        <w:t>-</w:t>
      </w:r>
      <w:r w:rsidRPr="008209E2">
        <w:rPr>
          <w:rFonts w:ascii="Times New Roman" w:hAnsi="Times New Roman" w:cs="Times New Roman"/>
          <w:color w:val="000000" w:themeColor="text1"/>
          <w:sz w:val="24"/>
          <w:szCs w:val="24"/>
        </w:rPr>
        <w:t xml:space="preserve"> The monitoring system provides early warnings, enabling project managers to implement corrective actions before issues escalate.</w:t>
      </w:r>
    </w:p>
    <w:p w14:paraId="686FDD90" w14:textId="77777777" w:rsidR="002722A5" w:rsidRPr="008209E2" w:rsidRDefault="00403B25"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Collaboration and Communication- Because the system makes all pertinent project information easily accessible and centralized, team members are able to communicate more effectively. </w:t>
      </w:r>
    </w:p>
    <w:p w14:paraId="2693BAE6" w14:textId="77777777" w:rsidR="00403B25" w:rsidRPr="008209E2" w:rsidRDefault="00403B25"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Real-Time Project Progress tracking- Real-time updates on task completion, resource usage, and project milestones are provided by the system. This makes it possible for stakeholders and project managers to keep an eye on the project's progress at all times, assisting in the early detection of problems or delays.</w:t>
      </w:r>
    </w:p>
    <w:p w14:paraId="0C75DE61" w14:textId="77777777" w:rsidR="00741E96" w:rsidRPr="008209E2" w:rsidRDefault="00741E96" w:rsidP="00B62005">
      <w:pPr>
        <w:pStyle w:val="NoSpacing"/>
        <w:spacing w:line="360" w:lineRule="auto"/>
        <w:jc w:val="both"/>
        <w:rPr>
          <w:rFonts w:ascii="Times New Roman" w:hAnsi="Times New Roman" w:cs="Times New Roman"/>
          <w:color w:val="000000" w:themeColor="text1"/>
          <w:sz w:val="24"/>
          <w:szCs w:val="24"/>
        </w:rPr>
      </w:pPr>
    </w:p>
    <w:p w14:paraId="20E0D408" w14:textId="77777777" w:rsidR="00EA7352" w:rsidRPr="008209E2" w:rsidRDefault="00EA7352" w:rsidP="00B62005">
      <w:pPr>
        <w:pStyle w:val="Heading2"/>
        <w:spacing w:line="360" w:lineRule="auto"/>
        <w:jc w:val="both"/>
        <w:rPr>
          <w:rFonts w:ascii="Times New Roman" w:hAnsi="Times New Roman" w:cs="Times New Roman"/>
          <w:b/>
          <w:color w:val="000000" w:themeColor="text1"/>
          <w:sz w:val="24"/>
          <w:szCs w:val="24"/>
        </w:rPr>
      </w:pPr>
      <w:bookmarkStart w:id="13" w:name="_Toc184678804"/>
      <w:r w:rsidRPr="008209E2">
        <w:rPr>
          <w:rFonts w:ascii="Times New Roman" w:hAnsi="Times New Roman" w:cs="Times New Roman"/>
          <w:b/>
          <w:color w:val="000000" w:themeColor="text1"/>
          <w:sz w:val="24"/>
          <w:szCs w:val="24"/>
        </w:rPr>
        <w:t>1.6 Scope of Study</w:t>
      </w:r>
      <w:bookmarkEnd w:id="13"/>
      <w:r w:rsidRPr="008209E2">
        <w:rPr>
          <w:rFonts w:ascii="Times New Roman" w:hAnsi="Times New Roman" w:cs="Times New Roman"/>
          <w:b/>
          <w:color w:val="000000" w:themeColor="text1"/>
          <w:sz w:val="24"/>
          <w:szCs w:val="24"/>
        </w:rPr>
        <w:t xml:space="preserve"> </w:t>
      </w:r>
    </w:p>
    <w:p w14:paraId="6C32F17F" w14:textId="77777777" w:rsidR="001D4772" w:rsidRPr="008209E2" w:rsidRDefault="001D4772" w:rsidP="00B62005">
      <w:pPr>
        <w:pStyle w:val="Heading3"/>
        <w:spacing w:line="360" w:lineRule="auto"/>
        <w:jc w:val="both"/>
        <w:rPr>
          <w:rFonts w:ascii="Times New Roman" w:hAnsi="Times New Roman" w:cs="Times New Roman"/>
          <w:b/>
          <w:color w:val="000000" w:themeColor="text1"/>
        </w:rPr>
      </w:pPr>
      <w:bookmarkStart w:id="14" w:name="_Toc184678805"/>
      <w:r w:rsidRPr="008209E2">
        <w:rPr>
          <w:rFonts w:ascii="Times New Roman" w:hAnsi="Times New Roman" w:cs="Times New Roman"/>
          <w:b/>
          <w:color w:val="000000" w:themeColor="text1"/>
        </w:rPr>
        <w:t>1.6.1 Geographical delimitation</w:t>
      </w:r>
      <w:bookmarkEnd w:id="14"/>
    </w:p>
    <w:p w14:paraId="796796FC" w14:textId="43DFBD78" w:rsidR="002722A5" w:rsidRPr="008209E2" w:rsidRDefault="001D4772"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research study aims at developing a projects progress monitoring system for Meru University of Science and Technology. The study focuses on the projects management departments in the Institution. Since the current manual project</w:t>
      </w:r>
      <w:r w:rsidR="00593F0B" w:rsidRPr="008209E2">
        <w:rPr>
          <w:rFonts w:ascii="Times New Roman" w:hAnsi="Times New Roman" w:cs="Times New Roman"/>
          <w:color w:val="000000" w:themeColor="text1"/>
          <w:sz w:val="24"/>
          <w:szCs w:val="24"/>
        </w:rPr>
        <w:t>s</w:t>
      </w:r>
      <w:r w:rsidRPr="008209E2">
        <w:rPr>
          <w:rFonts w:ascii="Times New Roman" w:hAnsi="Times New Roman" w:cs="Times New Roman"/>
          <w:color w:val="000000" w:themeColor="text1"/>
          <w:sz w:val="24"/>
          <w:szCs w:val="24"/>
        </w:rPr>
        <w:t xml:space="preserve"> monitoring system does not implem</w:t>
      </w:r>
      <w:r w:rsidR="002E22AC" w:rsidRPr="008209E2">
        <w:rPr>
          <w:rFonts w:ascii="Times New Roman" w:hAnsi="Times New Roman" w:cs="Times New Roman"/>
          <w:color w:val="000000" w:themeColor="text1"/>
          <w:sz w:val="24"/>
          <w:szCs w:val="24"/>
        </w:rPr>
        <w:t>ent some of the features such as</w:t>
      </w:r>
      <w:r w:rsidRPr="008209E2">
        <w:rPr>
          <w:rFonts w:ascii="Times New Roman" w:hAnsi="Times New Roman" w:cs="Times New Roman"/>
          <w:color w:val="000000" w:themeColor="text1"/>
          <w:sz w:val="24"/>
          <w:szCs w:val="24"/>
        </w:rPr>
        <w:t xml:space="preserve"> real-time project tracking of the </w:t>
      </w:r>
      <w:r w:rsidR="002E22AC" w:rsidRPr="008209E2">
        <w:rPr>
          <w:rFonts w:ascii="Times New Roman" w:hAnsi="Times New Roman" w:cs="Times New Roman"/>
          <w:color w:val="000000" w:themeColor="text1"/>
          <w:sz w:val="24"/>
          <w:szCs w:val="24"/>
        </w:rPr>
        <w:t>ongoing</w:t>
      </w:r>
      <w:r w:rsidRPr="008209E2">
        <w:rPr>
          <w:rFonts w:ascii="Times New Roman" w:hAnsi="Times New Roman" w:cs="Times New Roman"/>
          <w:color w:val="000000" w:themeColor="text1"/>
          <w:sz w:val="24"/>
          <w:szCs w:val="24"/>
        </w:rPr>
        <w:t xml:space="preserve"> projects, early risk detections, enhanced accountability and improved decision making that makes up projects progress monitoring system partially insecure.</w:t>
      </w:r>
    </w:p>
    <w:p w14:paraId="3A6302B9" w14:textId="77777777" w:rsidR="00922D68" w:rsidRPr="008209E2" w:rsidRDefault="00922D68" w:rsidP="00B62005">
      <w:pPr>
        <w:pStyle w:val="NoSpacing"/>
        <w:spacing w:line="360" w:lineRule="auto"/>
        <w:jc w:val="both"/>
        <w:rPr>
          <w:rFonts w:ascii="Times New Roman" w:hAnsi="Times New Roman" w:cs="Times New Roman"/>
          <w:b/>
          <w:color w:val="000000" w:themeColor="text1"/>
          <w:sz w:val="24"/>
          <w:szCs w:val="24"/>
        </w:rPr>
      </w:pPr>
    </w:p>
    <w:p w14:paraId="036C4C87" w14:textId="77777777" w:rsidR="00922D68" w:rsidRPr="008209E2" w:rsidRDefault="00F001D9" w:rsidP="00B62005">
      <w:pPr>
        <w:pStyle w:val="Heading3"/>
        <w:spacing w:line="360" w:lineRule="auto"/>
        <w:jc w:val="both"/>
        <w:rPr>
          <w:rFonts w:ascii="Times New Roman" w:hAnsi="Times New Roman" w:cs="Times New Roman"/>
          <w:b/>
          <w:color w:val="000000" w:themeColor="text1"/>
        </w:rPr>
      </w:pPr>
      <w:bookmarkStart w:id="15" w:name="_Toc184678806"/>
      <w:r w:rsidRPr="008209E2">
        <w:rPr>
          <w:rFonts w:ascii="Times New Roman" w:hAnsi="Times New Roman" w:cs="Times New Roman"/>
          <w:b/>
          <w:color w:val="000000" w:themeColor="text1"/>
        </w:rPr>
        <w:t>1.6</w:t>
      </w:r>
      <w:r w:rsidR="00922D68" w:rsidRPr="008209E2">
        <w:rPr>
          <w:rFonts w:ascii="Times New Roman" w:hAnsi="Times New Roman" w:cs="Times New Roman"/>
          <w:b/>
          <w:color w:val="000000" w:themeColor="text1"/>
        </w:rPr>
        <w:t>.2 Methodological delimitation</w:t>
      </w:r>
      <w:bookmarkEnd w:id="15"/>
    </w:p>
    <w:p w14:paraId="6CC077EF" w14:textId="2444A5FB" w:rsidR="00922D68" w:rsidRPr="008209E2" w:rsidRDefault="00922D68"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The research will involve conducting </w:t>
      </w:r>
      <w:r w:rsidR="00591534" w:rsidRPr="008209E2">
        <w:rPr>
          <w:rFonts w:ascii="Times New Roman" w:hAnsi="Times New Roman" w:cs="Times New Roman"/>
          <w:color w:val="000000" w:themeColor="text1"/>
          <w:sz w:val="24"/>
          <w:szCs w:val="24"/>
        </w:rPr>
        <w:t xml:space="preserve">interviewing to the projects </w:t>
      </w:r>
      <w:r w:rsidR="002E22AC" w:rsidRPr="008209E2">
        <w:rPr>
          <w:rFonts w:ascii="Times New Roman" w:hAnsi="Times New Roman" w:cs="Times New Roman"/>
          <w:color w:val="000000" w:themeColor="text1"/>
          <w:sz w:val="24"/>
          <w:szCs w:val="24"/>
        </w:rPr>
        <w:t>supervisors and</w:t>
      </w:r>
      <w:r w:rsidRPr="008209E2">
        <w:rPr>
          <w:rFonts w:ascii="Times New Roman" w:hAnsi="Times New Roman" w:cs="Times New Roman"/>
          <w:color w:val="000000" w:themeColor="text1"/>
          <w:sz w:val="24"/>
          <w:szCs w:val="24"/>
        </w:rPr>
        <w:t xml:space="preserve"> giving</w:t>
      </w:r>
      <w:r w:rsidR="006C7468" w:rsidRPr="008209E2">
        <w:rPr>
          <w:rFonts w:ascii="Times New Roman" w:hAnsi="Times New Roman" w:cs="Times New Roman"/>
          <w:color w:val="000000" w:themeColor="text1"/>
          <w:sz w:val="24"/>
          <w:szCs w:val="24"/>
        </w:rPr>
        <w:t xml:space="preserve"> out </w:t>
      </w:r>
      <w:r w:rsidR="00593F0B" w:rsidRPr="008209E2">
        <w:rPr>
          <w:rFonts w:ascii="Times New Roman" w:hAnsi="Times New Roman" w:cs="Times New Roman"/>
          <w:color w:val="000000" w:themeColor="text1"/>
          <w:sz w:val="24"/>
          <w:szCs w:val="24"/>
        </w:rPr>
        <w:t xml:space="preserve">online </w:t>
      </w:r>
      <w:r w:rsidR="006C7468" w:rsidRPr="008209E2">
        <w:rPr>
          <w:rFonts w:ascii="Times New Roman" w:hAnsi="Times New Roman" w:cs="Times New Roman"/>
          <w:color w:val="000000" w:themeColor="text1"/>
          <w:sz w:val="24"/>
          <w:szCs w:val="24"/>
        </w:rPr>
        <w:t>questionnaires</w:t>
      </w:r>
      <w:r w:rsidRPr="008209E2">
        <w:rPr>
          <w:rFonts w:ascii="Times New Roman" w:hAnsi="Times New Roman" w:cs="Times New Roman"/>
          <w:color w:val="000000" w:themeColor="text1"/>
          <w:sz w:val="24"/>
          <w:szCs w:val="24"/>
        </w:rPr>
        <w:t xml:space="preserve"> as part of data collection which will be of use in develop</w:t>
      </w:r>
      <w:r w:rsidR="006C7468" w:rsidRPr="008209E2">
        <w:rPr>
          <w:rFonts w:ascii="Times New Roman" w:hAnsi="Times New Roman" w:cs="Times New Roman"/>
          <w:color w:val="000000" w:themeColor="text1"/>
          <w:sz w:val="24"/>
          <w:szCs w:val="24"/>
        </w:rPr>
        <w:t>ing a project progress monitoring system</w:t>
      </w:r>
      <w:r w:rsidRPr="008209E2">
        <w:rPr>
          <w:rFonts w:ascii="Times New Roman" w:hAnsi="Times New Roman" w:cs="Times New Roman"/>
          <w:color w:val="000000" w:themeColor="text1"/>
          <w:sz w:val="24"/>
          <w:szCs w:val="24"/>
        </w:rPr>
        <w:t xml:space="preserve">. The </w:t>
      </w:r>
      <w:r w:rsidR="00593F0B" w:rsidRPr="008209E2">
        <w:rPr>
          <w:rFonts w:ascii="Times New Roman" w:hAnsi="Times New Roman" w:cs="Times New Roman"/>
          <w:color w:val="000000" w:themeColor="text1"/>
          <w:sz w:val="24"/>
          <w:szCs w:val="24"/>
        </w:rPr>
        <w:t xml:space="preserve">online </w:t>
      </w:r>
      <w:r w:rsidRPr="008209E2">
        <w:rPr>
          <w:rFonts w:ascii="Times New Roman" w:hAnsi="Times New Roman" w:cs="Times New Roman"/>
          <w:color w:val="000000" w:themeColor="text1"/>
          <w:sz w:val="24"/>
          <w:szCs w:val="24"/>
        </w:rPr>
        <w:t xml:space="preserve">questionnaire </w:t>
      </w:r>
      <w:r w:rsidR="006C7468" w:rsidRPr="008209E2">
        <w:rPr>
          <w:rFonts w:ascii="Times New Roman" w:hAnsi="Times New Roman" w:cs="Times New Roman"/>
          <w:color w:val="000000" w:themeColor="text1"/>
          <w:sz w:val="24"/>
          <w:szCs w:val="24"/>
        </w:rPr>
        <w:t>will be administered to supervisors</w:t>
      </w:r>
      <w:r w:rsidRPr="008209E2">
        <w:rPr>
          <w:rFonts w:ascii="Times New Roman" w:hAnsi="Times New Roman" w:cs="Times New Roman"/>
          <w:color w:val="000000" w:themeColor="text1"/>
          <w:sz w:val="24"/>
          <w:szCs w:val="24"/>
        </w:rPr>
        <w:t xml:space="preserve"> </w:t>
      </w:r>
      <w:r w:rsidR="00593F0B" w:rsidRPr="008209E2">
        <w:rPr>
          <w:rFonts w:ascii="Times New Roman" w:hAnsi="Times New Roman" w:cs="Times New Roman"/>
          <w:color w:val="000000" w:themeColor="text1"/>
          <w:sz w:val="24"/>
          <w:szCs w:val="24"/>
        </w:rPr>
        <w:t xml:space="preserve">and students </w:t>
      </w:r>
      <w:r w:rsidRPr="008209E2">
        <w:rPr>
          <w:rFonts w:ascii="Times New Roman" w:hAnsi="Times New Roman" w:cs="Times New Roman"/>
          <w:color w:val="000000" w:themeColor="text1"/>
          <w:sz w:val="24"/>
          <w:szCs w:val="24"/>
        </w:rPr>
        <w:t>so as to write down their views on the challenges e</w:t>
      </w:r>
      <w:r w:rsidR="006C7468" w:rsidRPr="008209E2">
        <w:rPr>
          <w:rFonts w:ascii="Times New Roman" w:hAnsi="Times New Roman" w:cs="Times New Roman"/>
          <w:color w:val="000000" w:themeColor="text1"/>
          <w:sz w:val="24"/>
          <w:szCs w:val="24"/>
        </w:rPr>
        <w:t>xperienced during the monitoring of the</w:t>
      </w:r>
      <w:r w:rsidRPr="008209E2">
        <w:rPr>
          <w:rFonts w:ascii="Times New Roman" w:hAnsi="Times New Roman" w:cs="Times New Roman"/>
          <w:color w:val="000000" w:themeColor="text1"/>
          <w:sz w:val="24"/>
          <w:szCs w:val="24"/>
        </w:rPr>
        <w:t xml:space="preserve"> department</w:t>
      </w:r>
      <w:r w:rsidR="006C7468" w:rsidRPr="008209E2">
        <w:rPr>
          <w:rFonts w:ascii="Times New Roman" w:hAnsi="Times New Roman" w:cs="Times New Roman"/>
          <w:color w:val="000000" w:themeColor="text1"/>
          <w:sz w:val="24"/>
          <w:szCs w:val="24"/>
        </w:rPr>
        <w:t xml:space="preserve">al </w:t>
      </w:r>
      <w:r w:rsidR="002E22AC" w:rsidRPr="008209E2">
        <w:rPr>
          <w:rFonts w:ascii="Times New Roman" w:hAnsi="Times New Roman" w:cs="Times New Roman"/>
          <w:color w:val="000000" w:themeColor="text1"/>
          <w:sz w:val="24"/>
          <w:szCs w:val="24"/>
        </w:rPr>
        <w:t xml:space="preserve">projects. </w:t>
      </w:r>
      <w:r w:rsidRPr="008209E2">
        <w:rPr>
          <w:rFonts w:ascii="Times New Roman" w:hAnsi="Times New Roman" w:cs="Times New Roman"/>
          <w:color w:val="000000" w:themeColor="text1"/>
          <w:sz w:val="24"/>
          <w:szCs w:val="24"/>
        </w:rPr>
        <w:t>An advantage of adminis</w:t>
      </w:r>
      <w:r w:rsidR="006C7468" w:rsidRPr="008209E2">
        <w:rPr>
          <w:rFonts w:ascii="Times New Roman" w:hAnsi="Times New Roman" w:cs="Times New Roman"/>
          <w:color w:val="000000" w:themeColor="text1"/>
          <w:sz w:val="24"/>
          <w:szCs w:val="24"/>
        </w:rPr>
        <w:t xml:space="preserve">tering </w:t>
      </w:r>
      <w:r w:rsidR="00593F0B" w:rsidRPr="008209E2">
        <w:rPr>
          <w:rFonts w:ascii="Times New Roman" w:hAnsi="Times New Roman" w:cs="Times New Roman"/>
          <w:color w:val="000000" w:themeColor="text1"/>
          <w:sz w:val="24"/>
          <w:szCs w:val="24"/>
        </w:rPr>
        <w:t xml:space="preserve">online </w:t>
      </w:r>
      <w:r w:rsidR="006C7468" w:rsidRPr="008209E2">
        <w:rPr>
          <w:rFonts w:ascii="Times New Roman" w:hAnsi="Times New Roman" w:cs="Times New Roman"/>
          <w:color w:val="000000" w:themeColor="text1"/>
          <w:sz w:val="24"/>
          <w:szCs w:val="24"/>
        </w:rPr>
        <w:t>questionnaire to supervisors is that they</w:t>
      </w:r>
      <w:r w:rsidRPr="008209E2">
        <w:rPr>
          <w:rFonts w:ascii="Times New Roman" w:hAnsi="Times New Roman" w:cs="Times New Roman"/>
          <w:color w:val="000000" w:themeColor="text1"/>
          <w:sz w:val="24"/>
          <w:szCs w:val="24"/>
        </w:rPr>
        <w:t xml:space="preserve"> will be free to write anything and no one will judge them. A</w:t>
      </w:r>
      <w:r w:rsidR="007F7E9D" w:rsidRPr="008209E2">
        <w:rPr>
          <w:rFonts w:ascii="Times New Roman" w:hAnsi="Times New Roman" w:cs="Times New Roman"/>
          <w:color w:val="000000" w:themeColor="text1"/>
          <w:sz w:val="24"/>
          <w:szCs w:val="24"/>
        </w:rPr>
        <w:t>n</w:t>
      </w:r>
      <w:r w:rsidR="00593F0B" w:rsidRPr="008209E2">
        <w:rPr>
          <w:rFonts w:ascii="Times New Roman" w:hAnsi="Times New Roman" w:cs="Times New Roman"/>
          <w:color w:val="000000" w:themeColor="text1"/>
          <w:sz w:val="24"/>
          <w:szCs w:val="24"/>
        </w:rPr>
        <w:t xml:space="preserve"> online</w:t>
      </w:r>
      <w:r w:rsidRPr="008209E2">
        <w:rPr>
          <w:rFonts w:ascii="Times New Roman" w:hAnsi="Times New Roman" w:cs="Times New Roman"/>
          <w:color w:val="000000" w:themeColor="text1"/>
          <w:sz w:val="24"/>
          <w:szCs w:val="24"/>
        </w:rPr>
        <w:t xml:space="preserve"> questionnaire promotes openness as they can express them</w:t>
      </w:r>
      <w:r w:rsidR="006C7468" w:rsidRPr="008209E2">
        <w:rPr>
          <w:rFonts w:ascii="Times New Roman" w:hAnsi="Times New Roman" w:cs="Times New Roman"/>
          <w:color w:val="000000" w:themeColor="text1"/>
          <w:sz w:val="24"/>
          <w:szCs w:val="24"/>
        </w:rPr>
        <w:t>selves</w:t>
      </w:r>
      <w:r w:rsidRPr="008209E2">
        <w:rPr>
          <w:rFonts w:ascii="Times New Roman" w:hAnsi="Times New Roman" w:cs="Times New Roman"/>
          <w:color w:val="000000" w:themeColor="text1"/>
          <w:sz w:val="24"/>
          <w:szCs w:val="24"/>
        </w:rPr>
        <w:t xml:space="preserve"> freely.</w:t>
      </w:r>
    </w:p>
    <w:p w14:paraId="5222602B" w14:textId="77777777" w:rsidR="000511BD" w:rsidRPr="008209E2" w:rsidRDefault="000511BD" w:rsidP="00B62005">
      <w:pPr>
        <w:pStyle w:val="NoSpacing"/>
        <w:spacing w:line="360" w:lineRule="auto"/>
        <w:jc w:val="both"/>
        <w:rPr>
          <w:rFonts w:ascii="Times New Roman" w:hAnsi="Times New Roman" w:cs="Times New Roman"/>
          <w:color w:val="000000" w:themeColor="text1"/>
          <w:sz w:val="24"/>
          <w:szCs w:val="24"/>
        </w:rPr>
      </w:pPr>
    </w:p>
    <w:p w14:paraId="2030369B" w14:textId="5E09E961" w:rsidR="00DF296A" w:rsidRPr="008209E2" w:rsidRDefault="00922D68"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ools that will be used to develop the system ar</w:t>
      </w:r>
      <w:r w:rsidR="006C7468" w:rsidRPr="008209E2">
        <w:rPr>
          <w:rFonts w:ascii="Times New Roman" w:hAnsi="Times New Roman" w:cs="Times New Roman"/>
          <w:color w:val="000000" w:themeColor="text1"/>
          <w:sz w:val="24"/>
          <w:szCs w:val="24"/>
        </w:rPr>
        <w:t xml:space="preserve">e; HTML, CSS and JAVA SCRIPT on </w:t>
      </w:r>
      <w:r w:rsidRPr="008209E2">
        <w:rPr>
          <w:rFonts w:ascii="Times New Roman" w:hAnsi="Times New Roman" w:cs="Times New Roman"/>
          <w:color w:val="000000" w:themeColor="text1"/>
          <w:sz w:val="24"/>
          <w:szCs w:val="24"/>
        </w:rPr>
        <w:t>the frontend while</w:t>
      </w:r>
      <w:r w:rsidR="006C7468" w:rsidRPr="008209E2">
        <w:rPr>
          <w:rFonts w:ascii="Times New Roman" w:hAnsi="Times New Roman" w:cs="Times New Roman"/>
          <w:color w:val="000000" w:themeColor="text1"/>
          <w:sz w:val="24"/>
          <w:szCs w:val="24"/>
        </w:rPr>
        <w:t xml:space="preserve"> the backend tool will be PHP.</w:t>
      </w:r>
    </w:p>
    <w:p w14:paraId="74ABAB40" w14:textId="15043439" w:rsidR="00DF296A" w:rsidRPr="008209E2" w:rsidRDefault="009105C1" w:rsidP="00B9394E">
      <w:pPr>
        <w:pStyle w:val="Heading1"/>
        <w:rPr>
          <w:rFonts w:ascii="Times New Roman" w:hAnsi="Times New Roman" w:cs="Times New Roman"/>
          <w:b/>
          <w:bCs/>
          <w:color w:val="000000" w:themeColor="text1"/>
          <w:sz w:val="24"/>
          <w:szCs w:val="24"/>
        </w:rPr>
      </w:pPr>
      <w:bookmarkStart w:id="16" w:name="_Toc184678807"/>
      <w:r w:rsidRPr="008209E2">
        <w:rPr>
          <w:rFonts w:ascii="Times New Roman" w:hAnsi="Times New Roman" w:cs="Times New Roman"/>
          <w:b/>
          <w:bCs/>
          <w:color w:val="000000" w:themeColor="text1"/>
          <w:sz w:val="24"/>
          <w:szCs w:val="24"/>
        </w:rPr>
        <w:t xml:space="preserve">1.7 </w:t>
      </w:r>
      <w:r w:rsidR="00B9394E" w:rsidRPr="008209E2">
        <w:rPr>
          <w:rFonts w:ascii="Times New Roman" w:hAnsi="Times New Roman" w:cs="Times New Roman"/>
          <w:b/>
          <w:bCs/>
          <w:color w:val="000000" w:themeColor="text1"/>
          <w:sz w:val="24"/>
          <w:szCs w:val="24"/>
        </w:rPr>
        <w:t>Limitations of Study</w:t>
      </w:r>
      <w:bookmarkEnd w:id="16"/>
    </w:p>
    <w:p w14:paraId="4E1B6BC5" w14:textId="0CFCA632" w:rsidR="00B9394E" w:rsidRPr="008209E2" w:rsidRDefault="00B9394E" w:rsidP="00B9394E">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accuracy of the system's performance relies heavily on the quality and timeliness of data provided by supervisors. Inconsistent or incomplete data may limit the system's ability to deliver reliable progress updates. Resistance to change or lack of enthusiasm among users may limit the system's effectiveness and impact its adoption.</w:t>
      </w:r>
    </w:p>
    <w:p w14:paraId="4181B2F0" w14:textId="06008D7C" w:rsidR="00B9394E" w:rsidRPr="008209E2" w:rsidRDefault="00B9394E" w:rsidP="00B9394E">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Unexpected technical issues, such as system crashes, network downtime, or software bugs, could affect the system's reliability. Limited financial resources may restrict the scope of features, maintenance, or timely updates for the system.</w:t>
      </w:r>
    </w:p>
    <w:p w14:paraId="0E21827C" w14:textId="77777777" w:rsidR="00B9394E" w:rsidRPr="008209E2" w:rsidRDefault="00B9394E" w:rsidP="00B9394E">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Changes in project scope or objectives during development may affect the relevance of the system.</w:t>
      </w:r>
    </w:p>
    <w:p w14:paraId="42B3D2FC" w14:textId="77777777" w:rsidR="00B9394E" w:rsidRPr="008209E2" w:rsidRDefault="00B9394E" w:rsidP="00B9394E">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system's functionality may be limited in areas with poor or unstable internet connectivity, affecting real-time monitoring.</w:t>
      </w:r>
    </w:p>
    <w:p w14:paraId="2316C917" w14:textId="7CDD0C43" w:rsidR="00DF296A" w:rsidRPr="008209E2" w:rsidRDefault="00B9394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Sensitive project data could be vulnerable to breaches or unauthorized access, impacting stakeholder trust.</w:t>
      </w:r>
      <w:r w:rsidR="00D00B68">
        <w:rPr>
          <w:rFonts w:ascii="Times New Roman" w:hAnsi="Times New Roman" w:cs="Times New Roman"/>
          <w:color w:val="000000" w:themeColor="text1"/>
          <w:sz w:val="24"/>
          <w:szCs w:val="24"/>
        </w:rPr>
        <w:t xml:space="preserve"> S</w:t>
      </w:r>
      <w:r w:rsidRPr="008209E2">
        <w:rPr>
          <w:rFonts w:ascii="Times New Roman" w:hAnsi="Times New Roman" w:cs="Times New Roman"/>
          <w:color w:val="000000" w:themeColor="text1"/>
          <w:sz w:val="24"/>
          <w:szCs w:val="24"/>
        </w:rPr>
        <w:t>trong encryption protocols</w:t>
      </w:r>
      <w:r w:rsidR="00D00B68">
        <w:rPr>
          <w:rFonts w:ascii="Times New Roman" w:hAnsi="Times New Roman" w:cs="Times New Roman"/>
          <w:color w:val="000000" w:themeColor="text1"/>
          <w:sz w:val="24"/>
          <w:szCs w:val="24"/>
        </w:rPr>
        <w:t xml:space="preserve"> are implemented with mechanisms </w:t>
      </w:r>
      <w:proofErr w:type="gramStart"/>
      <w:r w:rsidR="00D00B68">
        <w:rPr>
          <w:rFonts w:ascii="Times New Roman" w:hAnsi="Times New Roman" w:cs="Times New Roman"/>
          <w:color w:val="000000" w:themeColor="text1"/>
          <w:sz w:val="24"/>
          <w:szCs w:val="24"/>
        </w:rPr>
        <w:t xml:space="preserve">of </w:t>
      </w:r>
      <w:r w:rsidRPr="008209E2">
        <w:rPr>
          <w:rFonts w:ascii="Times New Roman" w:hAnsi="Times New Roman" w:cs="Times New Roman"/>
          <w:color w:val="000000" w:themeColor="text1"/>
          <w:sz w:val="24"/>
          <w:szCs w:val="24"/>
        </w:rPr>
        <w:t xml:space="preserve"> secure</w:t>
      </w:r>
      <w:proofErr w:type="gramEnd"/>
      <w:r w:rsidRPr="008209E2">
        <w:rPr>
          <w:rFonts w:ascii="Times New Roman" w:hAnsi="Times New Roman" w:cs="Times New Roman"/>
          <w:color w:val="000000" w:themeColor="text1"/>
          <w:sz w:val="24"/>
          <w:szCs w:val="24"/>
        </w:rPr>
        <w:t xml:space="preserve"> authentication, and role-based access control. Regularly conduct security audits to identify and address vulnerabilities.</w:t>
      </w:r>
    </w:p>
    <w:p w14:paraId="3C2D3EB0" w14:textId="60C58621" w:rsidR="00DF296A" w:rsidRPr="008209E2" w:rsidRDefault="0006154F" w:rsidP="0006154F">
      <w:pPr>
        <w:pStyle w:val="Heading1"/>
        <w:rPr>
          <w:rFonts w:ascii="Times New Roman" w:hAnsi="Times New Roman" w:cs="Times New Roman"/>
          <w:b/>
          <w:bCs/>
          <w:color w:val="000000" w:themeColor="text1"/>
          <w:sz w:val="24"/>
          <w:szCs w:val="24"/>
        </w:rPr>
      </w:pPr>
      <w:bookmarkStart w:id="17" w:name="_Toc184678808"/>
      <w:r w:rsidRPr="008209E2">
        <w:rPr>
          <w:rFonts w:ascii="Times New Roman" w:hAnsi="Times New Roman" w:cs="Times New Roman"/>
          <w:b/>
          <w:bCs/>
          <w:color w:val="000000" w:themeColor="text1"/>
          <w:sz w:val="24"/>
          <w:szCs w:val="24"/>
        </w:rPr>
        <w:t>1.8 Assumption of Study</w:t>
      </w:r>
      <w:bookmarkEnd w:id="17"/>
    </w:p>
    <w:p w14:paraId="1DB5036C" w14:textId="3CF9C215"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stakeholders involved in the project will provide accurate and timely data for monitoring purposes.</w:t>
      </w:r>
    </w:p>
    <w:p w14:paraId="2A54AA7A" w14:textId="1A69A313"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stakeholders, including project managers, team members, and sponsors, will actively engage and cooperate in using the monitoring system.</w:t>
      </w:r>
    </w:p>
    <w:p w14:paraId="0579AEAC" w14:textId="61228E19"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users will receive adequate training and resources to effectively utilize the project progress monitoring system.</w:t>
      </w:r>
    </w:p>
    <w:p w14:paraId="6A471F75" w14:textId="77777777"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the system will operate on a stable and reliable technological infrastructure with minimal interruptions.</w:t>
      </w:r>
    </w:p>
    <w:p w14:paraId="75A6F217" w14:textId="3725514B"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the scope and objectives of the project will remain consistent throughout the project lifecycle.</w:t>
      </w:r>
    </w:p>
    <w:p w14:paraId="78AB3DFD" w14:textId="7386A6A6" w:rsidR="0006154F" w:rsidRPr="008209E2" w:rsidRDefault="0006154F" w:rsidP="0006154F">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t is assumed that team members will adhere to the defined processes and protocols for data input and system usage.</w:t>
      </w:r>
    </w:p>
    <w:p w14:paraId="63E9D02C" w14:textId="679AD8A5" w:rsidR="00786D31" w:rsidRDefault="00786D31" w:rsidP="006374EC">
      <w:pPr>
        <w:pStyle w:val="NoSpacing"/>
        <w:spacing w:line="360" w:lineRule="auto"/>
        <w:jc w:val="center"/>
        <w:rPr>
          <w:rFonts w:ascii="Times New Roman" w:hAnsi="Times New Roman" w:cs="Times New Roman"/>
          <w:b/>
          <w:color w:val="000000" w:themeColor="text1"/>
          <w:sz w:val="24"/>
          <w:szCs w:val="24"/>
        </w:rPr>
      </w:pPr>
      <w:bookmarkStart w:id="18" w:name="_Toc184678809"/>
    </w:p>
    <w:p w14:paraId="3A76282E" w14:textId="61F03850" w:rsidR="003D1DDD" w:rsidRDefault="003D1DDD" w:rsidP="006374EC">
      <w:pPr>
        <w:pStyle w:val="NoSpacing"/>
        <w:spacing w:line="360" w:lineRule="auto"/>
        <w:jc w:val="center"/>
        <w:rPr>
          <w:rFonts w:ascii="Times New Roman" w:hAnsi="Times New Roman" w:cs="Times New Roman"/>
          <w:b/>
          <w:color w:val="000000" w:themeColor="text1"/>
          <w:sz w:val="24"/>
          <w:szCs w:val="24"/>
        </w:rPr>
      </w:pPr>
    </w:p>
    <w:p w14:paraId="57AD3977" w14:textId="77777777" w:rsidR="003D1DDD" w:rsidRDefault="003D1DDD" w:rsidP="006374EC">
      <w:pPr>
        <w:pStyle w:val="NoSpacing"/>
        <w:spacing w:line="360" w:lineRule="auto"/>
        <w:jc w:val="center"/>
        <w:rPr>
          <w:rFonts w:ascii="Times New Roman" w:hAnsi="Times New Roman" w:cs="Times New Roman"/>
          <w:b/>
          <w:color w:val="000000" w:themeColor="text1"/>
          <w:sz w:val="24"/>
          <w:szCs w:val="24"/>
        </w:rPr>
      </w:pPr>
    </w:p>
    <w:p w14:paraId="786345F5" w14:textId="32E05A02" w:rsidR="00DF296A" w:rsidRPr="006374EC" w:rsidRDefault="00DF296A" w:rsidP="006374EC">
      <w:pPr>
        <w:pStyle w:val="NoSpacing"/>
        <w:spacing w:line="360" w:lineRule="auto"/>
        <w:jc w:val="center"/>
        <w:rPr>
          <w:rFonts w:ascii="Times New Roman" w:hAnsi="Times New Roman" w:cs="Times New Roman"/>
          <w:color w:val="000000" w:themeColor="text1"/>
          <w:sz w:val="24"/>
          <w:szCs w:val="24"/>
        </w:rPr>
      </w:pPr>
      <w:r w:rsidRPr="008209E2">
        <w:rPr>
          <w:rFonts w:ascii="Times New Roman" w:hAnsi="Times New Roman" w:cs="Times New Roman"/>
          <w:b/>
          <w:color w:val="000000" w:themeColor="text1"/>
          <w:sz w:val="24"/>
          <w:szCs w:val="24"/>
        </w:rPr>
        <w:t>CHAPTER TWO</w:t>
      </w:r>
      <w:bookmarkEnd w:id="18"/>
    </w:p>
    <w:p w14:paraId="137FB70D" w14:textId="77777777" w:rsidR="00DF296A" w:rsidRPr="008209E2" w:rsidRDefault="00DF296A" w:rsidP="00531791">
      <w:pPr>
        <w:pStyle w:val="Heading2"/>
        <w:spacing w:line="360" w:lineRule="auto"/>
        <w:jc w:val="center"/>
        <w:rPr>
          <w:rFonts w:ascii="Times New Roman" w:hAnsi="Times New Roman" w:cs="Times New Roman"/>
          <w:b/>
          <w:color w:val="000000" w:themeColor="text1"/>
          <w:sz w:val="24"/>
          <w:szCs w:val="24"/>
        </w:rPr>
      </w:pPr>
      <w:bookmarkStart w:id="19" w:name="_Toc184678810"/>
      <w:r w:rsidRPr="008209E2">
        <w:rPr>
          <w:rFonts w:ascii="Times New Roman" w:hAnsi="Times New Roman" w:cs="Times New Roman"/>
          <w:b/>
          <w:color w:val="000000" w:themeColor="text1"/>
          <w:sz w:val="24"/>
          <w:szCs w:val="24"/>
        </w:rPr>
        <w:t>LITERATURE REVIEW</w:t>
      </w:r>
      <w:bookmarkEnd w:id="19"/>
    </w:p>
    <w:p w14:paraId="259E28B1" w14:textId="77777777" w:rsidR="00DF296A" w:rsidRPr="008209E2" w:rsidRDefault="00DF296A" w:rsidP="00B62005">
      <w:pPr>
        <w:pStyle w:val="Heading3"/>
        <w:spacing w:line="360" w:lineRule="auto"/>
        <w:jc w:val="both"/>
        <w:rPr>
          <w:rFonts w:ascii="Times New Roman" w:hAnsi="Times New Roman" w:cs="Times New Roman"/>
          <w:b/>
          <w:color w:val="000000" w:themeColor="text1"/>
        </w:rPr>
      </w:pPr>
      <w:bookmarkStart w:id="20" w:name="_Toc184678811"/>
      <w:r w:rsidRPr="008209E2">
        <w:rPr>
          <w:rFonts w:ascii="Times New Roman" w:hAnsi="Times New Roman" w:cs="Times New Roman"/>
          <w:b/>
          <w:color w:val="000000" w:themeColor="text1"/>
        </w:rPr>
        <w:t>2.0 Overview</w:t>
      </w:r>
      <w:bookmarkEnd w:id="20"/>
      <w:r w:rsidRPr="008209E2">
        <w:rPr>
          <w:rFonts w:ascii="Times New Roman" w:hAnsi="Times New Roman" w:cs="Times New Roman"/>
          <w:b/>
          <w:color w:val="000000" w:themeColor="text1"/>
        </w:rPr>
        <w:t xml:space="preserve"> </w:t>
      </w:r>
    </w:p>
    <w:p w14:paraId="3F8BE644" w14:textId="4FCE02C0" w:rsidR="00DF296A" w:rsidRPr="008209E2" w:rsidRDefault="00DF296A"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A system for monitoring project progress is crucial for overseeing the different phases of project development, guaranteeing that goals are achieved promptly and effectively. It offers stakeholders, managers, and teams immediate insights into project status, key performance metrics, and possible obstacles. Research on project progress monitoring systems covers various areas, including project management, software engineering, and construction management. A crucial component of project management is project monitoring, which makes sure project activities follow the budget, scope, and timeline that have been established. To make sure the project is on course to achieve its objectives, it entails monitoring, assessing, and reporting on its progress. </w:t>
      </w:r>
    </w:p>
    <w:p w14:paraId="750DA1FB" w14:textId="77777777" w:rsidR="00DF296A" w:rsidRPr="008209E2" w:rsidRDefault="00DF296A" w:rsidP="00B62005">
      <w:pPr>
        <w:pStyle w:val="NoSpacing"/>
        <w:spacing w:line="360" w:lineRule="auto"/>
        <w:jc w:val="both"/>
        <w:rPr>
          <w:rFonts w:ascii="Times New Roman" w:hAnsi="Times New Roman" w:cs="Times New Roman"/>
          <w:color w:val="000000" w:themeColor="text1"/>
          <w:sz w:val="24"/>
          <w:szCs w:val="24"/>
        </w:rPr>
      </w:pPr>
    </w:p>
    <w:p w14:paraId="270C0DE0" w14:textId="77777777" w:rsidR="00DF296A" w:rsidRPr="008209E2" w:rsidRDefault="00DF296A"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Recent studies indicate that the future of project progress monitoring systems lies in further automation and the use of AI. Predictive analytics, machine learning, and Internet of Things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sensors are expected to play larger roles, especially in industries like construction and manufacturing, where real-time data from various sources can be aggregated to provide a more comprehensive understanding of project progress.</w:t>
      </w:r>
    </w:p>
    <w:p w14:paraId="147D0F3D" w14:textId="77777777" w:rsidR="00DF296A" w:rsidRPr="008209E2" w:rsidRDefault="00DF296A" w:rsidP="00B62005">
      <w:pPr>
        <w:pStyle w:val="NoSpacing"/>
        <w:spacing w:line="360" w:lineRule="auto"/>
        <w:jc w:val="both"/>
        <w:rPr>
          <w:rFonts w:ascii="Times New Roman" w:hAnsi="Times New Roman" w:cs="Times New Roman"/>
          <w:color w:val="000000" w:themeColor="text1"/>
          <w:sz w:val="24"/>
          <w:szCs w:val="24"/>
        </w:rPr>
      </w:pPr>
    </w:p>
    <w:p w14:paraId="1CBE47DE" w14:textId="77777777" w:rsidR="00DF296A" w:rsidRPr="008209E2" w:rsidRDefault="00DF296A" w:rsidP="00B62005">
      <w:pPr>
        <w:pStyle w:val="Heading3"/>
        <w:spacing w:line="360" w:lineRule="auto"/>
        <w:jc w:val="both"/>
        <w:rPr>
          <w:rFonts w:ascii="Times New Roman" w:hAnsi="Times New Roman" w:cs="Times New Roman"/>
          <w:b/>
          <w:color w:val="000000" w:themeColor="text1"/>
        </w:rPr>
      </w:pPr>
      <w:bookmarkStart w:id="21" w:name="_Toc184678812"/>
      <w:r w:rsidRPr="008209E2">
        <w:rPr>
          <w:rFonts w:ascii="Times New Roman" w:hAnsi="Times New Roman" w:cs="Times New Roman"/>
          <w:b/>
          <w:color w:val="000000" w:themeColor="text1"/>
        </w:rPr>
        <w:t>2.1 Function of existing project progress monitoring system</w:t>
      </w:r>
      <w:bookmarkEnd w:id="21"/>
    </w:p>
    <w:p w14:paraId="4AD7C5AC" w14:textId="77777777" w:rsidR="00DF296A" w:rsidRPr="008209E2" w:rsidRDefault="00DF296A" w:rsidP="00B62005">
      <w:pPr>
        <w:pStyle w:val="Heading4"/>
        <w:spacing w:line="360" w:lineRule="auto"/>
        <w:jc w:val="both"/>
        <w:rPr>
          <w:rFonts w:ascii="Times New Roman" w:hAnsi="Times New Roman" w:cs="Times New Roman"/>
          <w:b/>
          <w:i w:val="0"/>
          <w:color w:val="000000" w:themeColor="text1"/>
          <w:sz w:val="24"/>
          <w:szCs w:val="24"/>
        </w:rPr>
      </w:pPr>
      <w:r w:rsidRPr="008209E2">
        <w:rPr>
          <w:rFonts w:ascii="Times New Roman" w:hAnsi="Times New Roman" w:cs="Times New Roman"/>
          <w:b/>
          <w:i w:val="0"/>
          <w:color w:val="000000" w:themeColor="text1"/>
          <w:sz w:val="24"/>
          <w:szCs w:val="24"/>
        </w:rPr>
        <w:t>2.1.1 Communication and Coordination</w:t>
      </w:r>
    </w:p>
    <w:p w14:paraId="2057B21F" w14:textId="3DDBD2CF" w:rsidR="00036E3C" w:rsidRPr="008209E2" w:rsidRDefault="00DF296A"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n the existing system teams offer regular meetings as a controlled setting for project participants to discuss challenges, progress, and future plans, the teams’ meetings are a crucial component of traditional manual project management. Depending on the intricacy of the project, these meetings could take place every week, every two weeks or even every day, status updates via phone calls or emails, WhatsApp groups and written memos are used to communicate progress. These methods facilitate coordination among project members, ensuring everyone is informed about the project's current status and any changes to the plan is communicated as well (Li, 2019).</w:t>
      </w:r>
    </w:p>
    <w:p w14:paraId="5F59165E" w14:textId="77777777" w:rsidR="00DF296A" w:rsidRPr="008209E2" w:rsidRDefault="00DF296A" w:rsidP="00B62005">
      <w:pPr>
        <w:pStyle w:val="Heading4"/>
        <w:spacing w:line="360" w:lineRule="auto"/>
        <w:jc w:val="both"/>
        <w:rPr>
          <w:rFonts w:ascii="Times New Roman" w:hAnsi="Times New Roman" w:cs="Times New Roman"/>
          <w:b/>
          <w:i w:val="0"/>
          <w:color w:val="000000" w:themeColor="text1"/>
          <w:sz w:val="24"/>
          <w:szCs w:val="24"/>
        </w:rPr>
      </w:pPr>
      <w:r w:rsidRPr="008209E2">
        <w:rPr>
          <w:rFonts w:ascii="Times New Roman" w:hAnsi="Times New Roman" w:cs="Times New Roman"/>
          <w:b/>
          <w:i w:val="0"/>
          <w:color w:val="000000" w:themeColor="text1"/>
          <w:sz w:val="24"/>
          <w:szCs w:val="24"/>
        </w:rPr>
        <w:lastRenderedPageBreak/>
        <w:t>2.1.2 Risk Management</w:t>
      </w:r>
    </w:p>
    <w:p w14:paraId="77BBFC72" w14:textId="3EB231B0" w:rsidR="00DE010E" w:rsidRPr="008209E2" w:rsidRDefault="00DF296A" w:rsidP="00B62005">
      <w:pPr>
        <w:pStyle w:val="NoSpacing"/>
        <w:spacing w:line="360" w:lineRule="auto"/>
        <w:jc w:val="both"/>
        <w:rPr>
          <w:rFonts w:ascii="Times New Roman" w:eastAsia="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n the existing project monitoring, risk management mostly dependent on the expertise and instincts of team members and project managers, who see possible calamities during routine meetings and project evaluations. This method entails keeping a log of risks in which calamities are listed</w:t>
      </w:r>
      <w:r w:rsidR="000D3F39">
        <w:rPr>
          <w:rFonts w:ascii="Times New Roman" w:hAnsi="Times New Roman" w:cs="Times New Roman"/>
          <w:color w:val="000000" w:themeColor="text1"/>
          <w:sz w:val="24"/>
          <w:szCs w:val="24"/>
        </w:rPr>
        <w:t xml:space="preserve"> and </w:t>
      </w:r>
      <w:r w:rsidRPr="008209E2">
        <w:rPr>
          <w:rFonts w:ascii="Times New Roman" w:hAnsi="Times New Roman" w:cs="Times New Roman"/>
          <w:color w:val="000000" w:themeColor="text1"/>
          <w:sz w:val="24"/>
          <w:szCs w:val="24"/>
        </w:rPr>
        <w:t xml:space="preserve">their consequences likelihood. Based on the project's development and new issues, managers evaluate these risks regularly and decide how best to reduce or eliminate them. Using the team's expertise and prior experiences, mitigation strategies are frequently created through group brainstorming. The risk log is updated as the project progresses to make sure new risks are noted and that old ones are reviewed to modify the mitigation strategies as </w:t>
      </w:r>
      <w:r w:rsidRPr="008209E2">
        <w:rPr>
          <w:rFonts w:ascii="Times New Roman" w:eastAsia="Times New Roman" w:hAnsi="Times New Roman" w:cs="Times New Roman"/>
          <w:color w:val="000000" w:themeColor="text1"/>
          <w:sz w:val="24"/>
          <w:szCs w:val="24"/>
        </w:rPr>
        <w:t xml:space="preserve">necessary. Although thorough, this hands-on approach necessitates careful tracking </w:t>
      </w:r>
      <w:r w:rsidRPr="008209E2">
        <w:rPr>
          <w:rFonts w:ascii="Times New Roman" w:eastAsia="Times New Roman" w:hAnsi="Times New Roman" w:cs="Times New Roman"/>
          <w:color w:val="000000" w:themeColor="text1"/>
          <w:sz w:val="24"/>
          <w:szCs w:val="24"/>
        </w:rPr>
        <w:fldChar w:fldCharType="begin"/>
      </w:r>
      <w:r w:rsidRPr="008209E2">
        <w:rPr>
          <w:rFonts w:ascii="Times New Roman" w:eastAsia="Times New Roman" w:hAnsi="Times New Roman" w:cs="Times New Roman"/>
          <w:color w:val="000000" w:themeColor="text1"/>
          <w:sz w:val="24"/>
          <w:szCs w:val="24"/>
        </w:rPr>
        <w:instrText xml:space="preserve"> ADDIN ZOTERO_ITEM CSL_CITATION {"citationID":"5XKJrsXk","properties":{"formattedCitation":"(Su et al., 2022)","plainCitation":"(Su et al., 2022)","noteIndex":0},"citationItems":[{"id":74,"uris":["http://zotero.org/users/local/v5JzBB6v/items/DNTRXC3S"],"itemData":{"id":74,"type":"paper-conference","container-title":"2022 2nd International Conference on Big Data, Artificial Intelligence and Risk Management (ICBAR)","DOI":"10.1109/ICBAR58199.2022.00037","event-place":"Xi'an, China","event-title":"2022 2nd International Conference on Big Data, Artificial Intelligence and Risk Management (ICBAR)","ISBN":"9798350334265","page":"161-165","publisher":"IEEE","publisher-place":"Xi'an, China","source":"DOI.org (Crossref)","title":"An Airport Service Risk Management System Based on Risk Matrix and Borda Count Method","URL":"https://ieeexplore.ieee.org/document/10108095/","author":[{"family":"Su","given":"Xueyan"},{"family":"Zhang","given":"Lili"},{"family":"Wu","given":"Fang"},{"family":"Chen","given":"Jianping"},{"family":"Gao","given":"Junbo"},{"family":"Duan","given":"Qi"}],"accessed":{"date-parts":[["2024",10,17]]},"issued":{"date-parts":[["2022",11]]}}}],"schema":"https://github.com/citation-style-language/schema/raw/master/csl-citation.json"} </w:instrText>
      </w:r>
      <w:r w:rsidRPr="008209E2">
        <w:rPr>
          <w:rFonts w:ascii="Times New Roman" w:eastAsia="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Su et al., 2022)</w:t>
      </w:r>
      <w:r w:rsidRPr="008209E2">
        <w:rPr>
          <w:rFonts w:ascii="Times New Roman" w:eastAsia="Times New Roman" w:hAnsi="Times New Roman" w:cs="Times New Roman"/>
          <w:color w:val="000000" w:themeColor="text1"/>
          <w:sz w:val="24"/>
          <w:szCs w:val="24"/>
        </w:rPr>
        <w:fldChar w:fldCharType="end"/>
      </w:r>
      <w:r w:rsidRPr="008209E2">
        <w:rPr>
          <w:rFonts w:ascii="Times New Roman" w:eastAsia="Times New Roman" w:hAnsi="Times New Roman" w:cs="Times New Roman"/>
          <w:color w:val="000000" w:themeColor="text1"/>
          <w:sz w:val="24"/>
          <w:szCs w:val="24"/>
        </w:rPr>
        <w:t>.</w:t>
      </w:r>
    </w:p>
    <w:p w14:paraId="01D09BA0" w14:textId="77777777" w:rsidR="00DE010E" w:rsidRPr="008209E2"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p>
    <w:p w14:paraId="3AEF067E" w14:textId="77777777" w:rsidR="00DE010E" w:rsidRPr="008209E2" w:rsidRDefault="00DE010E" w:rsidP="00B62005">
      <w:pPr>
        <w:pStyle w:val="Heading4"/>
        <w:spacing w:line="360" w:lineRule="auto"/>
        <w:jc w:val="both"/>
        <w:rPr>
          <w:rFonts w:ascii="Times New Roman" w:eastAsia="Times New Roman" w:hAnsi="Times New Roman" w:cs="Times New Roman"/>
          <w:b/>
          <w:i w:val="0"/>
          <w:color w:val="000000" w:themeColor="text1"/>
          <w:sz w:val="24"/>
          <w:szCs w:val="24"/>
        </w:rPr>
      </w:pPr>
      <w:r w:rsidRPr="008209E2">
        <w:rPr>
          <w:rFonts w:ascii="Times New Roman" w:eastAsia="Times New Roman" w:hAnsi="Times New Roman" w:cs="Times New Roman"/>
          <w:b/>
          <w:i w:val="0"/>
          <w:color w:val="000000" w:themeColor="text1"/>
          <w:sz w:val="24"/>
          <w:szCs w:val="24"/>
        </w:rPr>
        <w:t>2.1.3 Budget Monitoring</w:t>
      </w:r>
    </w:p>
    <w:p w14:paraId="7ED8E08C" w14:textId="5EFE9D49" w:rsidR="00DE010E" w:rsidRPr="008209E2"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8209E2">
        <w:rPr>
          <w:rFonts w:ascii="Times New Roman" w:eastAsia="Times New Roman" w:hAnsi="Times New Roman" w:cs="Times New Roman"/>
          <w:color w:val="000000" w:themeColor="text1"/>
          <w:sz w:val="24"/>
          <w:szCs w:val="24"/>
        </w:rPr>
        <w:t>In order to maintain financial control over the course of the project, budget monitoring in the existing project progress monitoring entails manually tracking expenditures and costs against the predetermined budget. In order to record expenses as they happen and classify them in accordance with the project's budgetary structure, project managers usually collect financial data using accounting software or physical ledgers. Regular assessments are necessary for compar</w:t>
      </w:r>
      <w:r w:rsidR="00F248B0">
        <w:rPr>
          <w:rFonts w:ascii="Times New Roman" w:eastAsia="Times New Roman" w:hAnsi="Times New Roman" w:cs="Times New Roman"/>
          <w:color w:val="000000" w:themeColor="text1"/>
          <w:sz w:val="24"/>
          <w:szCs w:val="24"/>
        </w:rPr>
        <w:t>ing</w:t>
      </w:r>
      <w:r w:rsidRPr="008209E2">
        <w:rPr>
          <w:rFonts w:ascii="Times New Roman" w:eastAsia="Times New Roman" w:hAnsi="Times New Roman" w:cs="Times New Roman"/>
          <w:color w:val="000000" w:themeColor="text1"/>
          <w:sz w:val="24"/>
          <w:szCs w:val="24"/>
        </w:rPr>
        <w:t xml:space="preserve"> </w:t>
      </w:r>
      <w:proofErr w:type="gramStart"/>
      <w:r w:rsidRPr="008209E2">
        <w:rPr>
          <w:rFonts w:ascii="Times New Roman" w:eastAsia="Times New Roman" w:hAnsi="Times New Roman" w:cs="Times New Roman"/>
          <w:color w:val="000000" w:themeColor="text1"/>
          <w:sz w:val="24"/>
          <w:szCs w:val="24"/>
        </w:rPr>
        <w:t>project</w:t>
      </w:r>
      <w:r w:rsidR="00F248B0">
        <w:rPr>
          <w:rFonts w:ascii="Times New Roman" w:eastAsia="Times New Roman" w:hAnsi="Times New Roman" w:cs="Times New Roman"/>
          <w:color w:val="000000" w:themeColor="text1"/>
          <w:sz w:val="24"/>
          <w:szCs w:val="24"/>
        </w:rPr>
        <w:t>s</w:t>
      </w:r>
      <w:r w:rsidR="002A33F4">
        <w:rPr>
          <w:rFonts w:ascii="Times New Roman" w:eastAsia="Times New Roman" w:hAnsi="Times New Roman" w:cs="Times New Roman"/>
          <w:color w:val="000000" w:themeColor="text1"/>
          <w:sz w:val="24"/>
          <w:szCs w:val="24"/>
        </w:rPr>
        <w:t xml:space="preserve"> </w:t>
      </w:r>
      <w:r w:rsidRPr="008209E2">
        <w:rPr>
          <w:rFonts w:ascii="Times New Roman" w:eastAsia="Times New Roman" w:hAnsi="Times New Roman" w:cs="Times New Roman"/>
          <w:color w:val="000000" w:themeColor="text1"/>
          <w:sz w:val="24"/>
          <w:szCs w:val="24"/>
        </w:rPr>
        <w:t xml:space="preserve"> allocations</w:t>
      </w:r>
      <w:proofErr w:type="gramEnd"/>
      <w:r w:rsidRPr="008209E2">
        <w:rPr>
          <w:rFonts w:ascii="Times New Roman" w:eastAsia="Times New Roman" w:hAnsi="Times New Roman" w:cs="Times New Roman"/>
          <w:color w:val="000000" w:themeColor="text1"/>
          <w:sz w:val="24"/>
          <w:szCs w:val="24"/>
        </w:rPr>
        <w:t xml:space="preserve"> with actual expenditure, enabling management to see any disparities or areas where expenses might be higher than anticipated. In order to avoid budget overruns, changes are taken if overages are found, either by reallocating cash, reducing expenses elsewhere, or changing the project scope. Despite the manual and frequently time-intensive nature of the project, this careful control helps maintain financial stability and guarantees that the project stays in line with its financial objectives (Liu, 2023).</w:t>
      </w:r>
    </w:p>
    <w:p w14:paraId="612B445B" w14:textId="77777777" w:rsidR="00DE010E" w:rsidRPr="008209E2" w:rsidRDefault="00DE010E" w:rsidP="00B62005">
      <w:pPr>
        <w:pStyle w:val="NoSpacing"/>
        <w:spacing w:line="360" w:lineRule="auto"/>
        <w:jc w:val="both"/>
        <w:rPr>
          <w:rFonts w:ascii="Times New Roman" w:eastAsia="Times New Roman" w:hAnsi="Times New Roman" w:cs="Times New Roman"/>
          <w:b/>
          <w:color w:val="000000" w:themeColor="text1"/>
          <w:sz w:val="24"/>
          <w:szCs w:val="24"/>
        </w:rPr>
      </w:pPr>
    </w:p>
    <w:p w14:paraId="53EA4DAB" w14:textId="77777777" w:rsidR="00DE010E" w:rsidRPr="008209E2" w:rsidRDefault="00DE010E" w:rsidP="00B62005">
      <w:pPr>
        <w:pStyle w:val="Heading3"/>
        <w:spacing w:line="360" w:lineRule="auto"/>
        <w:jc w:val="both"/>
        <w:rPr>
          <w:rFonts w:ascii="Times New Roman" w:eastAsia="Times New Roman" w:hAnsi="Times New Roman" w:cs="Times New Roman"/>
          <w:b/>
          <w:color w:val="000000" w:themeColor="text1"/>
        </w:rPr>
      </w:pPr>
      <w:bookmarkStart w:id="22" w:name="_Toc184678813"/>
      <w:r w:rsidRPr="008209E2">
        <w:rPr>
          <w:rFonts w:ascii="Times New Roman" w:eastAsia="Times New Roman" w:hAnsi="Times New Roman" w:cs="Times New Roman"/>
          <w:b/>
          <w:color w:val="000000" w:themeColor="text1"/>
        </w:rPr>
        <w:t>2.2 Component of existing project progress monitoring system</w:t>
      </w:r>
      <w:bookmarkEnd w:id="22"/>
    </w:p>
    <w:p w14:paraId="5EB28790" w14:textId="00BE474F" w:rsidR="00DE010E" w:rsidRPr="008209E2"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8209E2">
        <w:rPr>
          <w:rFonts w:ascii="Times New Roman" w:eastAsia="Times New Roman" w:hAnsi="Times New Roman" w:cs="Times New Roman"/>
          <w:color w:val="000000" w:themeColor="text1"/>
          <w:sz w:val="24"/>
          <w:szCs w:val="24"/>
        </w:rPr>
        <w:t xml:space="preserve">The existing manual project progress monitoring system is made up of essential parts that track different project aspects using simple tools and human oversight. Spreadsheets or Gantt charts </w:t>
      </w:r>
      <w:proofErr w:type="gramStart"/>
      <w:r w:rsidR="002A33F4">
        <w:rPr>
          <w:rFonts w:ascii="Times New Roman" w:eastAsia="Times New Roman" w:hAnsi="Times New Roman" w:cs="Times New Roman"/>
          <w:color w:val="000000" w:themeColor="text1"/>
          <w:sz w:val="24"/>
          <w:szCs w:val="24"/>
        </w:rPr>
        <w:t>will  be</w:t>
      </w:r>
      <w:proofErr w:type="gramEnd"/>
      <w:r w:rsidR="002A33F4">
        <w:rPr>
          <w:rFonts w:ascii="Times New Roman" w:eastAsia="Times New Roman" w:hAnsi="Times New Roman" w:cs="Times New Roman"/>
          <w:color w:val="000000" w:themeColor="text1"/>
          <w:sz w:val="24"/>
          <w:szCs w:val="24"/>
        </w:rPr>
        <w:t xml:space="preserve"> </w:t>
      </w:r>
      <w:r w:rsidRPr="008209E2">
        <w:rPr>
          <w:rFonts w:ascii="Times New Roman" w:eastAsia="Times New Roman" w:hAnsi="Times New Roman" w:cs="Times New Roman"/>
          <w:color w:val="000000" w:themeColor="text1"/>
          <w:sz w:val="24"/>
          <w:szCs w:val="24"/>
        </w:rPr>
        <w:t xml:space="preserve">used for task and milestone tracking, which helps to keep the project on track. In order to keep stakeholders informed, resource management entails manually allocating and tracking the use of financial, material, and human resources. Regular status reporting is carried out via emails, meetings, or written reports. In order to ensure coordination among members, communication is </w:t>
      </w:r>
      <w:r w:rsidRPr="008209E2">
        <w:rPr>
          <w:rFonts w:ascii="Times New Roman" w:eastAsia="Times New Roman" w:hAnsi="Times New Roman" w:cs="Times New Roman"/>
          <w:color w:val="000000" w:themeColor="text1"/>
          <w:sz w:val="24"/>
          <w:szCs w:val="24"/>
        </w:rPr>
        <w:lastRenderedPageBreak/>
        <w:t>facilitated through team meetings, phone calls, and memos. While risk management depends on team discussions to identify and record risks in a log, with mitigation strategies created manually, budget monitoring uses accounting software or spreadsheets to track expenses against the project budget.</w:t>
      </w:r>
    </w:p>
    <w:p w14:paraId="0207957B" w14:textId="77777777" w:rsidR="00DE010E" w:rsidRPr="008209E2"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p>
    <w:p w14:paraId="77FE2DF4" w14:textId="77777777" w:rsidR="00DE010E" w:rsidRPr="008209E2" w:rsidRDefault="00DE010E" w:rsidP="00B62005">
      <w:pPr>
        <w:pStyle w:val="Heading3"/>
        <w:spacing w:line="360" w:lineRule="auto"/>
        <w:jc w:val="both"/>
        <w:rPr>
          <w:rFonts w:ascii="Times New Roman" w:eastAsia="Times New Roman" w:hAnsi="Times New Roman" w:cs="Times New Roman"/>
          <w:b/>
          <w:color w:val="000000" w:themeColor="text1"/>
        </w:rPr>
      </w:pPr>
      <w:bookmarkStart w:id="23" w:name="_Toc184678814"/>
      <w:r w:rsidRPr="008209E2">
        <w:rPr>
          <w:rFonts w:ascii="Times New Roman" w:eastAsia="Times New Roman" w:hAnsi="Times New Roman" w:cs="Times New Roman"/>
          <w:b/>
          <w:color w:val="000000" w:themeColor="text1"/>
        </w:rPr>
        <w:t>2.3 Features of existing project progress monitoring system</w:t>
      </w:r>
      <w:bookmarkEnd w:id="23"/>
    </w:p>
    <w:p w14:paraId="44CC9503" w14:textId="50706F45" w:rsidR="00DE010E"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8209E2">
        <w:rPr>
          <w:rFonts w:ascii="Times New Roman" w:eastAsia="Times New Roman" w:hAnsi="Times New Roman" w:cs="Times New Roman"/>
          <w:color w:val="000000" w:themeColor="text1"/>
          <w:sz w:val="24"/>
          <w:szCs w:val="24"/>
        </w:rPr>
        <w:t>The existing manual project</w:t>
      </w:r>
      <w:r w:rsidR="003B3FBC" w:rsidRPr="008209E2">
        <w:rPr>
          <w:rFonts w:ascii="Times New Roman" w:eastAsia="Times New Roman" w:hAnsi="Times New Roman" w:cs="Times New Roman"/>
          <w:color w:val="000000" w:themeColor="text1"/>
          <w:sz w:val="24"/>
          <w:szCs w:val="24"/>
        </w:rPr>
        <w:t>s</w:t>
      </w:r>
      <w:r w:rsidRPr="008209E2">
        <w:rPr>
          <w:rFonts w:ascii="Times New Roman" w:eastAsia="Times New Roman" w:hAnsi="Times New Roman" w:cs="Times New Roman"/>
          <w:color w:val="000000" w:themeColor="text1"/>
          <w:sz w:val="24"/>
          <w:szCs w:val="24"/>
        </w:rPr>
        <w:t xml:space="preserve"> progress monitoring system based on a number of fundamental components that depend on human supervision and the application of simple instruments like spreadsheets, paper documents, and straightforward communication techniques (Ma et al., 2024). Task and milestone tracking is one of the main features, where teams and project managers manually keep track of deadlines and tasks using spreadsheets, Gantt charts, or checklists. Although it necessitates frequent manual updates to remain up to date, this procedure guarantees that tasks are finished within the project's specified timeframe. To </w:t>
      </w:r>
      <w:r w:rsidR="00C523A6">
        <w:rPr>
          <w:rFonts w:ascii="Times New Roman" w:eastAsia="Times New Roman" w:hAnsi="Times New Roman" w:cs="Times New Roman"/>
          <w:color w:val="000000" w:themeColor="text1"/>
          <w:sz w:val="24"/>
          <w:szCs w:val="24"/>
        </w:rPr>
        <w:t>keep</w:t>
      </w:r>
      <w:r w:rsidRPr="008209E2">
        <w:rPr>
          <w:rFonts w:ascii="Times New Roman" w:eastAsia="Times New Roman" w:hAnsi="Times New Roman" w:cs="Times New Roman"/>
          <w:color w:val="000000" w:themeColor="text1"/>
          <w:sz w:val="24"/>
          <w:szCs w:val="24"/>
        </w:rPr>
        <w:t xml:space="preserve"> the project on track, team members must confirm the status of each task or milestone, frequently through meetings or status updates. If updates are not given regularly, this may cause delays, underscoring the difficulty of preserving accuracy i</w:t>
      </w:r>
      <w:r w:rsidR="00C523A6">
        <w:rPr>
          <w:rFonts w:ascii="Times New Roman" w:eastAsia="Times New Roman" w:hAnsi="Times New Roman" w:cs="Times New Roman"/>
          <w:color w:val="000000" w:themeColor="text1"/>
          <w:sz w:val="24"/>
          <w:szCs w:val="24"/>
        </w:rPr>
        <w:t>n</w:t>
      </w:r>
      <w:r w:rsidRPr="008209E2">
        <w:rPr>
          <w:rFonts w:ascii="Times New Roman" w:eastAsia="Times New Roman" w:hAnsi="Times New Roman" w:cs="Times New Roman"/>
          <w:color w:val="000000" w:themeColor="text1"/>
          <w:sz w:val="24"/>
          <w:szCs w:val="24"/>
        </w:rPr>
        <w:t xml:space="preserve"> absence of automated systems.</w:t>
      </w:r>
    </w:p>
    <w:p w14:paraId="7612DCD0" w14:textId="77777777" w:rsidR="004A4824" w:rsidRPr="004A4824" w:rsidRDefault="004A4824" w:rsidP="00B62005">
      <w:pPr>
        <w:pStyle w:val="NoSpacing"/>
        <w:spacing w:line="360" w:lineRule="auto"/>
        <w:jc w:val="both"/>
        <w:rPr>
          <w:rFonts w:ascii="Times New Roman" w:eastAsia="Times New Roman" w:hAnsi="Times New Roman" w:cs="Times New Roman"/>
          <w:color w:val="000000" w:themeColor="text1"/>
          <w:sz w:val="24"/>
          <w:szCs w:val="24"/>
        </w:rPr>
      </w:pPr>
    </w:p>
    <w:p w14:paraId="777D6263" w14:textId="5C1B7EE5"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A</w:t>
      </w:r>
      <w:r w:rsidR="00C523A6">
        <w:rPr>
          <w:rFonts w:ascii="Times New Roman" w:hAnsi="Times New Roman" w:cs="Times New Roman"/>
          <w:color w:val="000000" w:themeColor="text1"/>
          <w:sz w:val="24"/>
          <w:szCs w:val="24"/>
        </w:rPr>
        <w:t>nother</w:t>
      </w:r>
      <w:r w:rsidRPr="008209E2">
        <w:rPr>
          <w:rFonts w:ascii="Times New Roman" w:hAnsi="Times New Roman" w:cs="Times New Roman"/>
          <w:color w:val="000000" w:themeColor="text1"/>
          <w:sz w:val="24"/>
          <w:szCs w:val="24"/>
        </w:rPr>
        <w:t xml:space="preserve"> component of the existing manual project monitoring systems is coordination and communication; team meetings, phone conversations, emails, and memos are used to share updates and progress. Virtual group meetings provide enormous potential for remote group communication (Rings &amp; </w:t>
      </w:r>
      <w:proofErr w:type="spellStart"/>
      <w:r w:rsidRPr="008209E2">
        <w:rPr>
          <w:rFonts w:ascii="Times New Roman" w:hAnsi="Times New Roman" w:cs="Times New Roman"/>
          <w:color w:val="000000" w:themeColor="text1"/>
          <w:sz w:val="24"/>
          <w:szCs w:val="24"/>
        </w:rPr>
        <w:t>Steinicke</w:t>
      </w:r>
      <w:proofErr w:type="spellEnd"/>
      <w:r w:rsidRPr="008209E2">
        <w:rPr>
          <w:rFonts w:ascii="Times New Roman" w:hAnsi="Times New Roman" w:cs="Times New Roman"/>
          <w:color w:val="000000" w:themeColor="text1"/>
          <w:sz w:val="24"/>
          <w:szCs w:val="24"/>
        </w:rPr>
        <w:t>, 2022). Regular meetings for discussing project updates, resolving issues, and aligning the team’s efforts</w:t>
      </w:r>
      <w:r w:rsidR="00070251">
        <w:rPr>
          <w:rFonts w:ascii="Times New Roman" w:hAnsi="Times New Roman" w:cs="Times New Roman"/>
          <w:color w:val="000000" w:themeColor="text1"/>
          <w:sz w:val="24"/>
          <w:szCs w:val="24"/>
        </w:rPr>
        <w:t xml:space="preserve"> and</w:t>
      </w:r>
      <w:r w:rsidRPr="008209E2">
        <w:rPr>
          <w:rFonts w:ascii="Times New Roman" w:hAnsi="Times New Roman" w:cs="Times New Roman"/>
          <w:color w:val="000000" w:themeColor="text1"/>
          <w:sz w:val="24"/>
          <w:szCs w:val="24"/>
        </w:rPr>
        <w:t xml:space="preserve"> can also be time-consuming and dependent on the availability of all members</w:t>
      </w:r>
      <w:r w:rsidR="00095A35">
        <w:rPr>
          <w:rFonts w:ascii="Times New Roman" w:hAnsi="Times New Roman" w:cs="Times New Roman"/>
          <w:color w:val="000000" w:themeColor="text1"/>
          <w:sz w:val="24"/>
          <w:szCs w:val="24"/>
        </w:rPr>
        <w:t xml:space="preserve"> are essential</w:t>
      </w:r>
      <w:r w:rsidRPr="008209E2">
        <w:rPr>
          <w:rFonts w:ascii="Times New Roman" w:hAnsi="Times New Roman" w:cs="Times New Roman"/>
          <w:color w:val="000000" w:themeColor="text1"/>
          <w:sz w:val="24"/>
          <w:szCs w:val="24"/>
        </w:rPr>
        <w:t>. To keep stakeholders updated on the project's progress, status reports are manually created and distributed. This process frequently entails gathering data from multiple sources. Despite its potential to ensure team alignment, this communication method is slower than real-time digital updates and may cause decision-making to be delayed, particularly when urgent issues arise.</w:t>
      </w:r>
    </w:p>
    <w:p w14:paraId="2034690D"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15AEDF95" w14:textId="7917E2D3"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Another crucial component of the existing manual system is resource management, in which financial, material, and human resources are allocated and tracked by hand. Maintaining logs or ledgers that document resource availability and usage (</w:t>
      </w:r>
      <w:proofErr w:type="spellStart"/>
      <w:r w:rsidRPr="008209E2">
        <w:rPr>
          <w:rFonts w:ascii="Times New Roman" w:hAnsi="Times New Roman" w:cs="Times New Roman"/>
          <w:color w:val="000000" w:themeColor="text1"/>
          <w:sz w:val="24"/>
          <w:szCs w:val="24"/>
        </w:rPr>
        <w:t>S.Venkatesan</w:t>
      </w:r>
      <w:proofErr w:type="spellEnd"/>
      <w:r w:rsidRPr="008209E2">
        <w:rPr>
          <w:rFonts w:ascii="Times New Roman" w:hAnsi="Times New Roman" w:cs="Times New Roman"/>
          <w:color w:val="000000" w:themeColor="text1"/>
          <w:sz w:val="24"/>
          <w:szCs w:val="24"/>
        </w:rPr>
        <w:t xml:space="preserve"> et al., 2024). However, </w:t>
      </w:r>
      <w:r w:rsidRPr="008209E2">
        <w:rPr>
          <w:rFonts w:ascii="Times New Roman" w:hAnsi="Times New Roman" w:cs="Times New Roman"/>
          <w:color w:val="000000" w:themeColor="text1"/>
          <w:sz w:val="24"/>
          <w:szCs w:val="24"/>
        </w:rPr>
        <w:lastRenderedPageBreak/>
        <w:t>managing resources can become difficult without automated tools, particularly in large or complex projects where the project manager must constantly monitor the situation. Making decisions about resource reallocation or adjustment relies on experience and manual reviews of progress reports, which, if not done proactively, can result in inefficiencies or resource bottlenecks.</w:t>
      </w:r>
    </w:p>
    <w:p w14:paraId="70C4120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317542D3" w14:textId="6E10CE31"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Lastly, existing system use spreadsheets or accounting software to track costs and risks, and budget monitoring and risk management are done by hand. Financial data is regularly reviewed to ensure the project stays within its budget, while risks are identified and logged based on team discussions and experience. Due to the manual nature of this process, managers must remain alert and regularly review project data because any budget overruns or new risks might not be identified right away (Bradley et al., 2023). These manual reviews serve as the basis for budgetary or risk mitigation plan adjustments, which frequently rely on past performance and professional judgment rather than forecasting tools. Despite these difficulties, manual systems can work well in smaller organizations or projects where automation might not be feasible.</w:t>
      </w:r>
    </w:p>
    <w:p w14:paraId="7A916C92" w14:textId="77777777" w:rsidR="00DE010E" w:rsidRPr="008209E2" w:rsidRDefault="00DE010E" w:rsidP="00B62005">
      <w:pPr>
        <w:pStyle w:val="Heading3"/>
        <w:spacing w:line="360" w:lineRule="auto"/>
        <w:jc w:val="both"/>
        <w:rPr>
          <w:rFonts w:ascii="Times New Roman" w:hAnsi="Times New Roman" w:cs="Times New Roman"/>
          <w:b/>
          <w:color w:val="000000" w:themeColor="text1"/>
        </w:rPr>
      </w:pPr>
      <w:bookmarkStart w:id="24" w:name="_Toc184678815"/>
      <w:r w:rsidRPr="008209E2">
        <w:rPr>
          <w:rFonts w:ascii="Times New Roman" w:hAnsi="Times New Roman" w:cs="Times New Roman"/>
          <w:b/>
          <w:color w:val="000000" w:themeColor="text1"/>
        </w:rPr>
        <w:t>2.4 Types of existing project progress monitoring system</w:t>
      </w:r>
      <w:bookmarkEnd w:id="24"/>
    </w:p>
    <w:p w14:paraId="37FF07AA" w14:textId="77777777" w:rsidR="00DE010E" w:rsidRPr="008209E2" w:rsidRDefault="00DE010E" w:rsidP="00B62005">
      <w:pPr>
        <w:pStyle w:val="Heading4"/>
        <w:spacing w:line="360" w:lineRule="auto"/>
        <w:jc w:val="both"/>
        <w:rPr>
          <w:rFonts w:ascii="Times New Roman" w:hAnsi="Times New Roman" w:cs="Times New Roman"/>
          <w:b/>
          <w:i w:val="0"/>
          <w:color w:val="000000" w:themeColor="text1"/>
          <w:sz w:val="24"/>
          <w:szCs w:val="24"/>
        </w:rPr>
      </w:pPr>
      <w:r w:rsidRPr="008209E2">
        <w:rPr>
          <w:rFonts w:ascii="Times New Roman" w:hAnsi="Times New Roman" w:cs="Times New Roman"/>
          <w:b/>
          <w:i w:val="0"/>
          <w:color w:val="000000" w:themeColor="text1"/>
          <w:sz w:val="24"/>
          <w:szCs w:val="24"/>
        </w:rPr>
        <w:t>2.4.1 Student Performance Tracking System</w:t>
      </w:r>
    </w:p>
    <w:p w14:paraId="4255EBCB" w14:textId="50BE89EF" w:rsidR="00036E3C"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Engage school management system incorporates student performance tracking seamlessly within the software to capture and analyses student progress. This user-friendly tool allows educators to track individual pupils over time, presenting data through graphs and tables exportable to Excel. It effortlessly integrates external assessment data, providing a holistic view of student performance. With tracking points, Engage auto-populates target grades for the year, streamlining goal-setting (</w:t>
      </w:r>
      <w:proofErr w:type="spellStart"/>
      <w:r w:rsidRPr="008209E2">
        <w:rPr>
          <w:rFonts w:ascii="Times New Roman" w:hAnsi="Times New Roman" w:cs="Times New Roman"/>
          <w:color w:val="000000" w:themeColor="text1"/>
          <w:sz w:val="24"/>
          <w:szCs w:val="24"/>
        </w:rPr>
        <w:t>Sagala</w:t>
      </w:r>
      <w:proofErr w:type="spellEnd"/>
      <w:r w:rsidRPr="008209E2">
        <w:rPr>
          <w:rFonts w:ascii="Times New Roman" w:hAnsi="Times New Roman" w:cs="Times New Roman"/>
          <w:color w:val="000000" w:themeColor="text1"/>
          <w:sz w:val="24"/>
          <w:szCs w:val="24"/>
        </w:rPr>
        <w:t xml:space="preserve"> et al., 2022).</w:t>
      </w:r>
    </w:p>
    <w:p w14:paraId="75439F90" w14:textId="77777777" w:rsidR="00DE010E" w:rsidRPr="008209E2" w:rsidRDefault="00DE010E" w:rsidP="00B62005">
      <w:pPr>
        <w:pStyle w:val="Heading4"/>
        <w:spacing w:line="360" w:lineRule="auto"/>
        <w:jc w:val="both"/>
        <w:rPr>
          <w:rFonts w:ascii="Times New Roman" w:hAnsi="Times New Roman" w:cs="Times New Roman"/>
          <w:b/>
          <w:i w:val="0"/>
          <w:color w:val="000000" w:themeColor="text1"/>
          <w:sz w:val="24"/>
          <w:szCs w:val="24"/>
        </w:rPr>
      </w:pPr>
      <w:r w:rsidRPr="008209E2">
        <w:rPr>
          <w:rFonts w:ascii="Times New Roman" w:hAnsi="Times New Roman" w:cs="Times New Roman"/>
          <w:b/>
          <w:i w:val="0"/>
          <w:color w:val="000000" w:themeColor="text1"/>
          <w:sz w:val="24"/>
          <w:szCs w:val="24"/>
        </w:rPr>
        <w:t>2.4.2 ICT Project Progress Monitoring Software</w:t>
      </w:r>
    </w:p>
    <w:p w14:paraId="35EFCE0C" w14:textId="38BE8279"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Software for ICT project management is essential for expediting the planning, carrying out, and overseeing of technology-driven projects. These tools improve project transparency and guarantee on-time delivery with powerful features like task scheduling, resource allocation, risk management, and real-time progress tracking. They assist teams in maintaining transparent communication and collaboration, minimizing bottlenecks and avoiding scope creep by centralizing project data and automating repetitive tasks (</w:t>
      </w:r>
      <w:proofErr w:type="spellStart"/>
      <w:r w:rsidRPr="008209E2">
        <w:rPr>
          <w:rFonts w:ascii="Times New Roman" w:hAnsi="Times New Roman" w:cs="Times New Roman"/>
          <w:color w:val="000000" w:themeColor="text1"/>
          <w:sz w:val="24"/>
          <w:szCs w:val="24"/>
        </w:rPr>
        <w:t>Aizaz</w:t>
      </w:r>
      <w:proofErr w:type="spellEnd"/>
      <w:r w:rsidRPr="008209E2">
        <w:rPr>
          <w:rFonts w:ascii="Times New Roman" w:hAnsi="Times New Roman" w:cs="Times New Roman"/>
          <w:color w:val="000000" w:themeColor="text1"/>
          <w:sz w:val="24"/>
          <w:szCs w:val="24"/>
        </w:rPr>
        <w:t xml:space="preserve"> et al., 2021). Additionally, managers are able to optimize performance across multiple projects and make well-informed </w:t>
      </w:r>
      <w:r w:rsidRPr="008209E2">
        <w:rPr>
          <w:rFonts w:ascii="Times New Roman" w:hAnsi="Times New Roman" w:cs="Times New Roman"/>
          <w:color w:val="000000" w:themeColor="text1"/>
          <w:sz w:val="24"/>
          <w:szCs w:val="24"/>
        </w:rPr>
        <w:lastRenderedPageBreak/>
        <w:t>decisions thanks to the integration of analytics and reporting functions. ICT project management software is therefore essential for attaining operational efficiency.</w:t>
      </w:r>
    </w:p>
    <w:p w14:paraId="4BC084D1" w14:textId="77777777" w:rsidR="00DE010E" w:rsidRPr="008209E2" w:rsidRDefault="00DE010E" w:rsidP="00B62005">
      <w:pPr>
        <w:pStyle w:val="Heading4"/>
        <w:spacing w:line="360" w:lineRule="auto"/>
        <w:jc w:val="both"/>
        <w:rPr>
          <w:rFonts w:ascii="Times New Roman" w:hAnsi="Times New Roman" w:cs="Times New Roman"/>
          <w:b/>
          <w:i w:val="0"/>
          <w:color w:val="000000" w:themeColor="text1"/>
          <w:sz w:val="24"/>
          <w:szCs w:val="24"/>
        </w:rPr>
      </w:pPr>
      <w:r w:rsidRPr="008209E2">
        <w:rPr>
          <w:rFonts w:ascii="Times New Roman" w:hAnsi="Times New Roman" w:cs="Times New Roman"/>
          <w:b/>
          <w:i w:val="0"/>
          <w:color w:val="000000" w:themeColor="text1"/>
          <w:sz w:val="24"/>
          <w:szCs w:val="24"/>
        </w:rPr>
        <w:t>2.4.3 Project Management Software</w:t>
      </w:r>
    </w:p>
    <w:p w14:paraId="1E564958" w14:textId="4CAE081B"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Project management software is necessary makes it possible for teams to work together more easily, monitor progress in real time, and allocate resources more effectively. The provision of scheduling, task assignment, and deadline monitoring tools contributes to the timely and cost-effective completion of projects. Managers can reduce risks, maximize performance, and make data-driven decisions with the help of sophisticated features like analytics and reporting. Project management software guarantees successful project outcomes and greatly increases productivity by streamlining workflows and improving communication (Darussalam &amp; </w:t>
      </w:r>
      <w:proofErr w:type="spellStart"/>
      <w:r w:rsidRPr="008209E2">
        <w:rPr>
          <w:rFonts w:ascii="Times New Roman" w:hAnsi="Times New Roman" w:cs="Times New Roman"/>
          <w:color w:val="000000" w:themeColor="text1"/>
          <w:sz w:val="24"/>
          <w:szCs w:val="24"/>
        </w:rPr>
        <w:t>Widyani</w:t>
      </w:r>
      <w:proofErr w:type="spellEnd"/>
      <w:r w:rsidRPr="008209E2">
        <w:rPr>
          <w:rFonts w:ascii="Times New Roman" w:hAnsi="Times New Roman" w:cs="Times New Roman"/>
          <w:color w:val="000000" w:themeColor="text1"/>
          <w:sz w:val="24"/>
          <w:szCs w:val="24"/>
        </w:rPr>
        <w:t>, 2021).</w:t>
      </w:r>
    </w:p>
    <w:p w14:paraId="6F4887E9" w14:textId="77777777" w:rsidR="00DE010E" w:rsidRPr="008209E2" w:rsidRDefault="00DE010E" w:rsidP="00B62005">
      <w:pPr>
        <w:pStyle w:val="Heading3"/>
        <w:spacing w:line="360" w:lineRule="auto"/>
        <w:jc w:val="both"/>
        <w:rPr>
          <w:rFonts w:ascii="Times New Roman" w:hAnsi="Times New Roman" w:cs="Times New Roman"/>
          <w:b/>
          <w:color w:val="000000" w:themeColor="text1"/>
        </w:rPr>
      </w:pPr>
      <w:bookmarkStart w:id="25" w:name="_Toc184678816"/>
      <w:r w:rsidRPr="008209E2">
        <w:rPr>
          <w:rFonts w:ascii="Times New Roman" w:hAnsi="Times New Roman" w:cs="Times New Roman"/>
          <w:b/>
          <w:color w:val="000000" w:themeColor="text1"/>
        </w:rPr>
        <w:t>2.5 Challenges of existing Manual Project Progress Monitoring System</w:t>
      </w:r>
      <w:bookmarkEnd w:id="25"/>
    </w:p>
    <w:p w14:paraId="4C92F8C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effectiveness and precision of project management initiatives may be compromised by the substantial difficulties associated with manual project progress monitoring systems. Inaccurate reporting frequently results from human error in data entry, endangering project outcomes and decision-making. The collection, organization, and analysis of data for these systems take a lot of time and effort, which delays the identification of problems and the implementation of solutions. The absence of real-time updates hinders managers' ability to precisely monitor progress, which causes them to react slowly to new issues as they arise. Furthermore, because information is frequently dispersed and difficult to share across teams, manual methods make collaboration more difficult. Project delays or cost overruns may result from ineffective resource management and a greater chance of resource misallocation. Both reporting and analysis are laborious, which hinders the production of timely insights.</w:t>
      </w:r>
    </w:p>
    <w:p w14:paraId="3D5E729C" w14:textId="77777777" w:rsidR="00036E3C" w:rsidRPr="008209E2" w:rsidRDefault="00DE010E" w:rsidP="00B62005">
      <w:pPr>
        <w:pStyle w:val="Heading3"/>
        <w:spacing w:line="360" w:lineRule="auto"/>
        <w:jc w:val="both"/>
        <w:rPr>
          <w:rFonts w:ascii="Times New Roman" w:hAnsi="Times New Roman" w:cs="Times New Roman"/>
          <w:b/>
          <w:color w:val="000000" w:themeColor="text1"/>
        </w:rPr>
      </w:pPr>
      <w:bookmarkStart w:id="26" w:name="_Toc184678817"/>
      <w:r w:rsidRPr="008209E2">
        <w:rPr>
          <w:rFonts w:ascii="Times New Roman" w:hAnsi="Times New Roman" w:cs="Times New Roman"/>
          <w:b/>
          <w:color w:val="000000" w:themeColor="text1"/>
        </w:rPr>
        <w:t>2.6 Related works</w:t>
      </w:r>
      <w:bookmarkEnd w:id="26"/>
    </w:p>
    <w:p w14:paraId="6B5FAABA"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Farah et al., 2022), conducted research on the prevalence of Enterprise Resource Planning (ERP) the most popular and successful IT solution, newly used in organizations to exchange the information among different business entities, to improve and maximize productivity. The system is expensive, time consumer and complicated to implement and manage. The challenges of ERP implementation have caused a high rate of failure based on the stories of numerous organizations that have deployed the solution. ERP brings together data from all business functions, giving the entire organization a broader perspective. They can control the whole company by monitoring </w:t>
      </w:r>
      <w:r w:rsidRPr="008209E2">
        <w:rPr>
          <w:rFonts w:ascii="Times New Roman" w:hAnsi="Times New Roman" w:cs="Times New Roman"/>
          <w:color w:val="000000" w:themeColor="text1"/>
          <w:sz w:val="24"/>
          <w:szCs w:val="24"/>
        </w:rPr>
        <w:lastRenderedPageBreak/>
        <w:t>purchasing, requests, ordering, finished products in stock and other business-critical information needed for management.</w:t>
      </w:r>
    </w:p>
    <w:p w14:paraId="50259C8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4DF2C3BB"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Zhang et al., 2021), in order to implement the water and soil conservation plan, strengthen the design and construction management of water and soil conservation, optimize the prevention and control measures of water and soil loss, and coordinate the progress of the water and soil conservation project and the construction of the main project; timely and accurately grasp the project soil erosion status and prevention effect, put forward soil and water conservation improvement measures, reduce man-made soil and water loss; to find out major soil erosion hazards in time and put forward countermeasures and suggestions on soil erosion prevention and control; to provide the technical basis of water and soil conservation supervision and management and the basic information of public supervision, to promote the effective protection and timely recovery of the ecological environment in the project area, Yellow River Institute of Hydraulic Research was specially entrusted to carry out the water and soil conservation monitoring work of the project.</w:t>
      </w:r>
    </w:p>
    <w:p w14:paraId="754BAADB"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72E69029"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w:t>
      </w:r>
      <w:proofErr w:type="spellStart"/>
      <w:r w:rsidRPr="008209E2">
        <w:rPr>
          <w:rFonts w:ascii="Times New Roman" w:hAnsi="Times New Roman" w:cs="Times New Roman"/>
          <w:color w:val="000000" w:themeColor="text1"/>
          <w:sz w:val="24"/>
          <w:szCs w:val="24"/>
        </w:rPr>
        <w:t>Elkahlout</w:t>
      </w:r>
      <w:proofErr w:type="spellEnd"/>
      <w:r w:rsidRPr="008209E2">
        <w:rPr>
          <w:rFonts w:ascii="Times New Roman" w:hAnsi="Times New Roman" w:cs="Times New Roman"/>
          <w:color w:val="000000" w:themeColor="text1"/>
          <w:sz w:val="24"/>
          <w:szCs w:val="24"/>
        </w:rPr>
        <w:t xml:space="preserve"> et al., 2020), conducted research aimed at Internet of </w:t>
      </w:r>
      <w:proofErr w:type="gramStart"/>
      <w:r w:rsidRPr="008209E2">
        <w:rPr>
          <w:rFonts w:ascii="Times New Roman" w:hAnsi="Times New Roman" w:cs="Times New Roman"/>
          <w:color w:val="000000" w:themeColor="text1"/>
          <w:sz w:val="24"/>
          <w:szCs w:val="24"/>
        </w:rPr>
        <w:t>Things(</w:t>
      </w:r>
      <w:proofErr w:type="spellStart"/>
      <w:proofErr w:type="gramEnd"/>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xml:space="preserve">)-based healthcare systems of elderly. The paper also includes a description of basic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xml:space="preserve">-based healthcare systems architecture and ways of its implementation, including wearables, at hospitals and at home. The paper concludes with a presentation of the security challenges imposed by the nature of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xml:space="preserve"> systems implementation that require remote access to personal data and data storage. It is recommended from the surveyed studies that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xml:space="preserve"> will continue to expand as a technology trend that allows for development of inexpensive, reliable and secure elderly healthcare and monitoring systems.</w:t>
      </w:r>
    </w:p>
    <w:p w14:paraId="123577CC"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28418D2D" w14:textId="041F2590"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Han et al., 2022), </w:t>
      </w:r>
      <w:proofErr w:type="gramStart"/>
      <w:r w:rsidRPr="008209E2">
        <w:rPr>
          <w:rFonts w:ascii="Times New Roman" w:hAnsi="Times New Roman" w:cs="Times New Roman"/>
          <w:color w:val="000000" w:themeColor="text1"/>
          <w:sz w:val="24"/>
          <w:szCs w:val="24"/>
        </w:rPr>
        <w:t>For</w:t>
      </w:r>
      <w:proofErr w:type="gramEnd"/>
      <w:r w:rsidRPr="008209E2">
        <w:rPr>
          <w:rFonts w:ascii="Times New Roman" w:hAnsi="Times New Roman" w:cs="Times New Roman"/>
          <w:color w:val="000000" w:themeColor="text1"/>
          <w:sz w:val="24"/>
          <w:szCs w:val="24"/>
        </w:rPr>
        <w:t xml:space="preserve"> safe, transparent project tracking, blockchain technology is being investigated, especially for large-scale projects with numerous stakeholders. Blockchain-based systems can improve accountability and lower fraud by offering an unchangeable record of all project activities. This guarantees that project milestones are appropriately documented and communicated. In view of the shortcomings of traditional engineering project management </w:t>
      </w:r>
      <w:r w:rsidRPr="008209E2">
        <w:rPr>
          <w:rFonts w:ascii="Times New Roman" w:hAnsi="Times New Roman" w:cs="Times New Roman"/>
          <w:color w:val="000000" w:themeColor="text1"/>
          <w:sz w:val="24"/>
          <w:szCs w:val="24"/>
        </w:rPr>
        <w:lastRenderedPageBreak/>
        <w:t>methods, the construction based on block chain technolog</w:t>
      </w:r>
      <w:r w:rsidR="003D70A6" w:rsidRPr="008209E2">
        <w:rPr>
          <w:rFonts w:ascii="Times New Roman" w:hAnsi="Times New Roman" w:cs="Times New Roman"/>
          <w:color w:val="000000" w:themeColor="text1"/>
          <w:sz w:val="24"/>
          <w:szCs w:val="24"/>
        </w:rPr>
        <w:t>y</w:t>
      </w:r>
      <w:r w:rsidRPr="008209E2">
        <w:rPr>
          <w:rFonts w:ascii="Times New Roman" w:hAnsi="Times New Roman" w:cs="Times New Roman"/>
          <w:color w:val="000000" w:themeColor="text1"/>
          <w:sz w:val="24"/>
          <w:szCs w:val="24"/>
        </w:rPr>
        <w:t xml:space="preserve"> is hoped to provide of construction project management.</w:t>
      </w:r>
    </w:p>
    <w:p w14:paraId="75D1B66F" w14:textId="77777777" w:rsidR="00A6648A" w:rsidRPr="008209E2" w:rsidRDefault="00A6648A" w:rsidP="00B62005">
      <w:pPr>
        <w:pStyle w:val="NoSpacing"/>
        <w:spacing w:line="360" w:lineRule="auto"/>
        <w:jc w:val="both"/>
        <w:rPr>
          <w:rFonts w:ascii="Times New Roman" w:hAnsi="Times New Roman" w:cs="Times New Roman"/>
          <w:color w:val="000000" w:themeColor="text1"/>
          <w:sz w:val="24"/>
          <w:szCs w:val="24"/>
        </w:rPr>
      </w:pPr>
    </w:p>
    <w:p w14:paraId="0950BE48" w14:textId="47310639"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w:t>
      </w:r>
      <w:proofErr w:type="spellStart"/>
      <w:r w:rsidRPr="008209E2">
        <w:rPr>
          <w:rFonts w:ascii="Times New Roman" w:hAnsi="Times New Roman" w:cs="Times New Roman"/>
          <w:color w:val="000000" w:themeColor="text1"/>
          <w:sz w:val="24"/>
          <w:szCs w:val="24"/>
        </w:rPr>
        <w:t>Tulsiani</w:t>
      </w:r>
      <w:proofErr w:type="spellEnd"/>
      <w:r w:rsidRPr="008209E2">
        <w:rPr>
          <w:rFonts w:ascii="Times New Roman" w:hAnsi="Times New Roman" w:cs="Times New Roman"/>
          <w:color w:val="000000" w:themeColor="text1"/>
          <w:sz w:val="24"/>
          <w:szCs w:val="24"/>
        </w:rPr>
        <w:t xml:space="preserve"> et al., 2024), conducted research aimed on machine learning-based Intrusion Detection System </w:t>
      </w:r>
      <w:proofErr w:type="spellStart"/>
      <w:r w:rsidRPr="008209E2">
        <w:rPr>
          <w:rFonts w:ascii="Times New Roman" w:hAnsi="Times New Roman" w:cs="Times New Roman"/>
          <w:color w:val="000000" w:themeColor="text1"/>
          <w:sz w:val="24"/>
          <w:szCs w:val="24"/>
        </w:rPr>
        <w:t>system</w:t>
      </w:r>
      <w:proofErr w:type="spellEnd"/>
      <w:r w:rsidRPr="008209E2">
        <w:rPr>
          <w:rFonts w:ascii="Times New Roman" w:hAnsi="Times New Roman" w:cs="Times New Roman"/>
          <w:color w:val="000000" w:themeColor="text1"/>
          <w:sz w:val="24"/>
          <w:szCs w:val="24"/>
        </w:rPr>
        <w:t xml:space="preserve"> for electric vehicle charging stations. The proposed technique uses data from. It checks many classifying methods and gives results for both two-class and mixed-traffic models. Using this plan in a computer system for electric vehicle charging points will make it more stable and reduce hacks that disrupt everyday life. With the growth of electric cars, it's very important to make a system that is easy and safe for users. This paper looks at the safety risks of a network. It finds weaknesses and gives possible ways a cyber-attack could happen. Looking at Electric vehicles charging facts quickly can spot dangers. This shows important things about new studies on online safety for cars that run only on </w:t>
      </w:r>
      <w:proofErr w:type="gramStart"/>
      <w:r w:rsidRPr="008209E2">
        <w:rPr>
          <w:rFonts w:ascii="Times New Roman" w:hAnsi="Times New Roman" w:cs="Times New Roman"/>
          <w:color w:val="000000" w:themeColor="text1"/>
          <w:sz w:val="24"/>
          <w:szCs w:val="24"/>
        </w:rPr>
        <w:t>electricity ,</w:t>
      </w:r>
      <w:proofErr w:type="gramEnd"/>
      <w:r w:rsidRPr="008209E2">
        <w:rPr>
          <w:rFonts w:ascii="Times New Roman" w:hAnsi="Times New Roman" w:cs="Times New Roman"/>
          <w:color w:val="000000" w:themeColor="text1"/>
          <w:sz w:val="24"/>
          <w:szCs w:val="24"/>
        </w:rPr>
        <w:t xml:space="preserve"> This study discusses about the challenges in Internet of Table security</w:t>
      </w:r>
      <w:r w:rsidR="009C2703" w:rsidRPr="008209E2">
        <w:rPr>
          <w:rFonts w:ascii="Times New Roman" w:hAnsi="Times New Roman" w:cs="Times New Roman"/>
          <w:color w:val="000000" w:themeColor="text1"/>
          <w:sz w:val="24"/>
          <w:szCs w:val="24"/>
        </w:rPr>
        <w:t xml:space="preserve">. </w:t>
      </w:r>
      <w:r w:rsidRPr="008209E2">
        <w:rPr>
          <w:rFonts w:ascii="Times New Roman" w:hAnsi="Times New Roman" w:cs="Times New Roman"/>
          <w:color w:val="000000" w:themeColor="text1"/>
          <w:sz w:val="24"/>
          <w:szCs w:val="24"/>
        </w:rPr>
        <w:t>The research looks at different computer learning ways to find Distributed Denial of Service attacks within the net area.</w:t>
      </w:r>
    </w:p>
    <w:p w14:paraId="79A090AB"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1FDAD906"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Syed et al., 2023), conducted research aimed at relationship between risk management and project management methods by examining prior research on risk management processes, tools, and techniques in traditional and agile software development projects. Additionally, it analyzes numerous peer-reviewed articles on risk management. The study's findings indicate that the impact on risk management varies between traditional and agile project management methodologies. Agile project management methods prove more effective in managing risk in complex and uncertain software development projects. In contrast, traditional project management methods are better suited for projects with well-defined requirements and low uncertainty. This study underscores the importance of selecting the appropriate project management approach based on the project's unique characteristics to enhance risk management in software development projects.</w:t>
      </w:r>
    </w:p>
    <w:p w14:paraId="29C47A0C"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
    <w:p w14:paraId="718AE10B" w14:textId="77777777" w:rsidR="00DE010E" w:rsidRPr="008209E2" w:rsidRDefault="00DE010E" w:rsidP="00B62005">
      <w:pPr>
        <w:pStyle w:val="Heading3"/>
        <w:spacing w:line="360" w:lineRule="auto"/>
        <w:jc w:val="both"/>
        <w:rPr>
          <w:rFonts w:ascii="Times New Roman" w:hAnsi="Times New Roman" w:cs="Times New Roman"/>
          <w:b/>
          <w:color w:val="000000" w:themeColor="text1"/>
        </w:rPr>
      </w:pPr>
      <w:bookmarkStart w:id="27" w:name="_Toc184678818"/>
      <w:r w:rsidRPr="008209E2">
        <w:rPr>
          <w:rFonts w:ascii="Times New Roman" w:hAnsi="Times New Roman" w:cs="Times New Roman"/>
          <w:b/>
          <w:color w:val="000000" w:themeColor="text1"/>
        </w:rPr>
        <w:t>2.7 Summary</w:t>
      </w:r>
      <w:bookmarkEnd w:id="27"/>
    </w:p>
    <w:p w14:paraId="3C2C1C00" w14:textId="4B79C70E" w:rsidR="002F36DD"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This chapter reviews the importance of project progress monitoring systems in ensuring project timelines, budgets, and goals are met. Manual systems rely on methods like meetings, spreadsheets, and risk logs, but face challenges such as human error, inefficiency, and lack of real-time updates. These systems, while functional, are slow, prone to errors, and hinder collaboration. </w:t>
      </w:r>
      <w:r w:rsidRPr="008209E2">
        <w:rPr>
          <w:rFonts w:ascii="Times New Roman" w:hAnsi="Times New Roman" w:cs="Times New Roman"/>
          <w:color w:val="000000" w:themeColor="text1"/>
          <w:sz w:val="24"/>
          <w:szCs w:val="24"/>
        </w:rPr>
        <w:lastRenderedPageBreak/>
        <w:t xml:space="preserve">Recent studies suggest a shift toward automated systems, integrating technologies like AI,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and blockchain to improve accuracy, efficiency, and accountability in project management across various industries.</w:t>
      </w:r>
    </w:p>
    <w:p w14:paraId="0A51E8C6" w14:textId="77777777" w:rsidR="002F36DD" w:rsidRPr="008209E2" w:rsidRDefault="002F36DD" w:rsidP="00B62005">
      <w:pPr>
        <w:pStyle w:val="Heading1"/>
        <w:spacing w:line="360" w:lineRule="auto"/>
        <w:jc w:val="center"/>
        <w:rPr>
          <w:rFonts w:ascii="Times New Roman" w:hAnsi="Times New Roman" w:cs="Times New Roman"/>
          <w:b/>
          <w:color w:val="000000" w:themeColor="text1"/>
          <w:sz w:val="24"/>
          <w:szCs w:val="24"/>
        </w:rPr>
      </w:pPr>
      <w:bookmarkStart w:id="28" w:name="_Toc153303814"/>
      <w:bookmarkStart w:id="29" w:name="_Toc184678819"/>
      <w:r w:rsidRPr="008209E2">
        <w:rPr>
          <w:rFonts w:ascii="Times New Roman" w:hAnsi="Times New Roman" w:cs="Times New Roman"/>
          <w:b/>
          <w:color w:val="000000" w:themeColor="text1"/>
          <w:sz w:val="24"/>
          <w:szCs w:val="24"/>
        </w:rPr>
        <w:t>CHAPTER THREE</w:t>
      </w:r>
      <w:bookmarkEnd w:id="28"/>
      <w:bookmarkEnd w:id="29"/>
    </w:p>
    <w:p w14:paraId="035BBD23" w14:textId="77777777" w:rsidR="002F36DD" w:rsidRPr="008209E2" w:rsidRDefault="002F36DD" w:rsidP="00B62005">
      <w:pPr>
        <w:pStyle w:val="Heading1"/>
        <w:spacing w:line="360" w:lineRule="auto"/>
        <w:jc w:val="center"/>
        <w:rPr>
          <w:rFonts w:ascii="Times New Roman" w:hAnsi="Times New Roman" w:cs="Times New Roman"/>
          <w:b/>
          <w:color w:val="000000" w:themeColor="text1"/>
          <w:sz w:val="24"/>
          <w:szCs w:val="24"/>
        </w:rPr>
      </w:pPr>
      <w:bookmarkStart w:id="30" w:name="_Toc153303815"/>
      <w:bookmarkStart w:id="31" w:name="_Toc184678820"/>
      <w:r w:rsidRPr="008209E2">
        <w:rPr>
          <w:rFonts w:ascii="Times New Roman" w:hAnsi="Times New Roman" w:cs="Times New Roman"/>
          <w:b/>
          <w:color w:val="000000" w:themeColor="text1"/>
          <w:sz w:val="24"/>
          <w:szCs w:val="24"/>
        </w:rPr>
        <w:t>RESEARCH METHODOLOGY</w:t>
      </w:r>
      <w:bookmarkEnd w:id="30"/>
      <w:bookmarkEnd w:id="31"/>
    </w:p>
    <w:p w14:paraId="7173ACF2" w14:textId="77777777" w:rsidR="002F36DD" w:rsidRPr="008209E2" w:rsidRDefault="002F36DD" w:rsidP="00B62005">
      <w:pPr>
        <w:pStyle w:val="Heading2"/>
        <w:spacing w:line="360" w:lineRule="auto"/>
        <w:jc w:val="both"/>
        <w:rPr>
          <w:rFonts w:ascii="Times New Roman" w:hAnsi="Times New Roman" w:cs="Times New Roman"/>
          <w:b/>
          <w:bCs/>
          <w:color w:val="000000" w:themeColor="text1"/>
          <w:sz w:val="24"/>
          <w:szCs w:val="24"/>
        </w:rPr>
      </w:pPr>
      <w:bookmarkStart w:id="32" w:name="_Toc184678821"/>
      <w:r w:rsidRPr="008209E2">
        <w:rPr>
          <w:rFonts w:ascii="Times New Roman" w:hAnsi="Times New Roman" w:cs="Times New Roman"/>
          <w:b/>
          <w:bCs/>
          <w:color w:val="000000" w:themeColor="text1"/>
          <w:sz w:val="24"/>
          <w:szCs w:val="24"/>
        </w:rPr>
        <w:t>3.0 Overview</w:t>
      </w:r>
      <w:bookmarkEnd w:id="32"/>
    </w:p>
    <w:p w14:paraId="18EB9B83" w14:textId="64F5F1EC"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A projects progress monitoring system is a structured framework used to track and evaluate the progress of a project against its predefined objectives, timelines, and deliverables. It involves the continuous collection, analysis, and reporting of data related to project activities, resources, and performance metrics. This system ensures that supervisors are informed of the project status, identifies any deviations from the plan, and enables timely decision-making to address issues and risks. By incorporating tools like Gantt charts, dashboards, and progress reports, it facilitates effective communication and ensures that the project stays in line with its goals, budget, and deadlines.</w:t>
      </w:r>
    </w:p>
    <w:p w14:paraId="21B9AB90"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3" w:name="_Toc184678822"/>
      <w:r w:rsidRPr="008209E2">
        <w:rPr>
          <w:rFonts w:ascii="Times New Roman" w:hAnsi="Times New Roman" w:cs="Times New Roman"/>
          <w:b/>
          <w:bCs/>
          <w:color w:val="000000" w:themeColor="text1"/>
          <w:sz w:val="24"/>
          <w:szCs w:val="24"/>
        </w:rPr>
        <w:t>3.1 Research Design</w:t>
      </w:r>
      <w:bookmarkEnd w:id="33"/>
    </w:p>
    <w:p w14:paraId="6AF764EA"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6h8VZk5U","properties":{"formattedCitation":"(Dobos &amp; Varga, 2024)","plainCitation":"(Dobos &amp; Varga, 2024)","noteIndex":0},"citationItems":[{"id":90,"uris":["http://zotero.org/users/local/v5JzBB6v/items/7MYGH77N"],"itemData":{"id":90,"type":"paper-conference","container-title":"2024 IEEE 11th International Conference on Computational Cybernetics and Cyber-Medical Systems (ICCC)","DOI":"10.1109/ICCC62278.2024.10582963","event-place":"Hanoi, Vietnam","event-title":"2024 IEEE 11th International Conference on Computational Cybernetics and Cyber-Medical Systems (ICCC)","ISBN":"9798350350159","license":"https://doi.org/10.15223/policy-029","page":"000165-000170","publisher":"IEEE","publisher-place":"Hanoi, Vietnam","source":"DOI.org (Crossref)","title":"Main Challenges of a Research, Development and Innovation Project in the Academic Sector","URL":"https://ieeexplore.ieee.org/document/10582963/","author":[{"family":"Dobos","given":"Oszkár"},{"family":"Varga","given":"Enikő"}],"accessed":{"date-parts":[["2024",11,3]]},"issued":{"date-parts":[["2024",4,4]]}}}],"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Dobos &amp; Varga, 2024)</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Innovation, and within its research and development, is the engine of progress and sustainability in today's world. The academic sector is a key cornerstone of this activity. This publication addresses the challenges and strengths of innovation projects and project management, particularly in the academic sector. The core of research design involves converting a research issue into analyzable data to yield pertinent responses to research inquiries while minimizing expenses. It specifies the types of analyses that will be conducted to achieve the intended outcomes. Research design aims to offer a suitable structure for a study.</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aUIwPBXN","properties":{"formattedCitation":"(Mohammed &amp; Fiaidhi, 2023)","plainCitation":"(Mohammed &amp; Fiaidhi, 2023)","noteIndex":0},"citationItems":[{"id":91,"uris":["http://zotero.org/users/local/v5JzBB6v/items/3TDTF28Q"],"itemData":{"id":91,"type":"paper-conference","container-title":"2023 IEEE Ninth International Conference on Big Data Computing Service and Applications (BigDataService)","DOI":"10.1109/BigDataService58306.2023.00044","event-place":"Athens, Greece","event-title":"2023 IEEE Ninth International Conference on Big Data Computing Service and Applications (BigDataService)","ISBN":"9798350333794","license":"https://doi.org/10.15223/policy-029","page":"210-214","publisher":"IEEE","publisher-place":"Athens, Greece","source":"DOI.org (Crossref)","title":"Problem-Oriented Translational Health Informatics for Evidence Based Medicine and Privacy Enhancing","URL":"https://ieeexplore.ieee.org/document/10233986/","author":[{"family":"Mohammed","given":"Sabah"},{"family":"Fiaidhi","given":"Jinan"}],"accessed":{"date-parts":[["2024",11,3]]},"issued":{"date-parts":[["2023",7]]}}}],"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Mohammed &amp; Fiaidhi, 2023)</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A research design can be a qualitative method used to collect the in-</w:t>
      </w:r>
      <w:proofErr w:type="gramStart"/>
      <w:r w:rsidRPr="008209E2">
        <w:rPr>
          <w:rFonts w:ascii="Times New Roman" w:hAnsi="Times New Roman" w:cs="Times New Roman"/>
          <w:color w:val="000000" w:themeColor="text1"/>
          <w:sz w:val="24"/>
          <w:szCs w:val="24"/>
        </w:rPr>
        <w:t>depth .</w:t>
      </w:r>
      <w:proofErr w:type="gramEnd"/>
      <w:r w:rsidRPr="008209E2">
        <w:rPr>
          <w:rFonts w:ascii="Times New Roman" w:hAnsi="Times New Roman" w:cs="Times New Roman"/>
          <w:color w:val="000000" w:themeColor="text1"/>
          <w:sz w:val="24"/>
          <w:szCs w:val="24"/>
        </w:rPr>
        <w:t xml:space="preserve"> This approach assumes a single person represents the group feelings and emotions of a person are equally important to interpret which are ignored by the quantitative method. This approach is used by the interpretive scientific method and its grounds are identified in positivist paradigm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KvhD3PvR","properties":{"formattedCitation":"(Yang, 2021)","plainCitation":"(Yang, 2021)","noteIndex":0},"citationItems":[{"id":92,"uris":["http://zotero.org/users/local/v5JzBB6v/items/9Q42LRTP"],"itemData":{"id":92,"type":"paper-conference","container-title":"2021 13th International Conference on Measuring Technology and Mechatronics Automation (ICMTMA)","DOI":"10.1109/ICMTMA52658.2021.00196","event-place":"Beihai, China","event-title":"2021 13th International Conference on Measuring Technology and Mechatronics Automation (ICMTMA)","ISBN":"978-1-66543-892-6","license":"https://ieeexplore.ieee.org/Xplorehelp/downloads/license-information/IEEE.html","page":"858-862","publisher":"IEEE","publisher-place":"Beihai, China","source":"DOI.org (Crossref)","title":"Research on quantitative evaluation method of teachers based on multiple linear regression","URL":"https://ieeexplore.ieee.org/document/9410121/","author":[{"family":"Yang","given":"Liu"}],"accessed":{"date-parts":[["2024",11,3]]},"issued":{"date-parts":[["2021",1]]}}}],"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Yang, 2021)</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Similar to this we discuss that the quantitative strategy works on objective and measures it through opinions which help researcher to define the data rather to interpret the data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rnGpf1F0","properties":{"formattedCitation":"(Yanqion et al., 2023)","plainCitation":"(Yanqion et al., 2023)","noteIndex":0},"citationItems":[{"id":93,"uris":["http://zotero.org/users/local/v5JzBB6v/items/AZRD8AC9"],"itemData":{"id":93,"type":"paper-conference","container-title":"2023 IEEE 5th Eurasia Conference on IOT, Communication and Engineering (ECICE)","DOI":"10.1109/ECICE59523.2023.10383064","event-place":"Yunlin, Taiwan","event-title":"2023 IEEE 5th Eurasia Conference on IOT, Communication and Engineering (ECICE)","ISBN":"9798350314694","license":"https://doi.org/10.15223/policy-029","page":"1002-1006","publisher":"IEEE","publisher-place":"Yunlin, Taiwan","source":"DOI.org (Crossref)","title":"Research on Quality Evaluation of Strong Motion Data Based on Quantitative Indicator and Graded Evaluation Strategy","URL":"https://ieeexplore.ieee.org/document/10383064/","author":[{"family":"Yanqion","given":"Liu"},{"family":"Liye","given":"Zou"},{"family":"Shanshan","given":"Liang"},{"family":"Xumao","given":"Li"},{"family":"Xiao","given":"Ren"}],"accessed":{"date-parts":[["2024",11,3]]},"issued":{"date-parts":[["2023",10,27]]}}}],"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Yanqion et al., 2023)</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One or more dependent variables were modified to assess their impact on variables. </w:t>
      </w:r>
      <w:r w:rsidRPr="008209E2">
        <w:rPr>
          <w:rFonts w:ascii="Times New Roman" w:hAnsi="Times New Roman" w:cs="Times New Roman"/>
          <w:color w:val="000000" w:themeColor="text1"/>
          <w:sz w:val="24"/>
          <w:szCs w:val="24"/>
        </w:rPr>
        <w:lastRenderedPageBreak/>
        <w:fldChar w:fldCharType="begin"/>
      </w:r>
      <w:r w:rsidRPr="008209E2">
        <w:rPr>
          <w:rFonts w:ascii="Times New Roman" w:hAnsi="Times New Roman" w:cs="Times New Roman"/>
          <w:color w:val="000000" w:themeColor="text1"/>
          <w:sz w:val="24"/>
          <w:szCs w:val="24"/>
        </w:rPr>
        <w:instrText xml:space="preserve"> ADDIN ZOTERO_ITEM CSL_CITATION {"citationID":"LAmH5gYu","properties":{"formattedCitation":"(Horv\\uc0\\u225{}th, 2023)","plainCitation":"(Horváth, 2023)","noteIndex":0},"citationItems":[{"id":94,"uris":["http://zotero.org/users/local/v5JzBB6v/items/KLHJQ6HM"],"itemData":{"id":94,"type":"paper-conference","container-title":"2023 IEEE 17th International Symposium on Applied Computational Intelligence and Informatics (SACI)","DOI":"10.1109/SACI58269.2023.10158625","event-place":"Timisoara, Romania","event-title":"2023 IEEE 17th International Symposium on Applied Computational Intelligence and Informatics (SACI)","ISBN":"9798350321104","license":"https://doi.org/10.15223/policy-029","page":"000247-000252","publisher":"IEEE","publisher-place":"Timisoara, Romania","source":"DOI.org (Crossref)","title":"Model Organized Theoretical and Experimental Research in Collaborative Space","URL":"https://ieeexplore.ieee.org/document/10158625/","author":[{"family":"Horváth","given":"László"}],"accessed":{"date-parts":[["2024",11,3]]},"issued":{"date-parts":[["2023",5,23]]}}}],"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Horváth, 2023)</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Experimental research focuses on the cause-and-effect relationships within a chosen subject. It utilizes two groups: the experimental group, which receives treatment, and the control group, which remains unaltered (Ye et al., 2021) .The proposed system will use experimental research design since it enables evaluation of effectiveness of access controls and encryption in our case which we want to implement in the proposed system. The control group is the existing system.</w:t>
      </w:r>
    </w:p>
    <w:p w14:paraId="2FE7484A" w14:textId="77777777" w:rsidR="002F36DD" w:rsidRPr="008209E2" w:rsidRDefault="002F36DD" w:rsidP="00B62005">
      <w:pPr>
        <w:pStyle w:val="Heading2"/>
        <w:spacing w:line="360" w:lineRule="auto"/>
        <w:jc w:val="both"/>
        <w:rPr>
          <w:rFonts w:ascii="Times New Roman" w:hAnsi="Times New Roman" w:cs="Times New Roman"/>
          <w:b/>
          <w:bCs/>
          <w:color w:val="000000" w:themeColor="text1"/>
          <w:sz w:val="24"/>
          <w:szCs w:val="24"/>
        </w:rPr>
      </w:pPr>
      <w:bookmarkStart w:id="34" w:name="_Toc153303818"/>
      <w:bookmarkStart w:id="35" w:name="_Toc184678823"/>
      <w:r w:rsidRPr="008209E2">
        <w:rPr>
          <w:rFonts w:ascii="Times New Roman" w:hAnsi="Times New Roman" w:cs="Times New Roman"/>
          <w:b/>
          <w:color w:val="000000" w:themeColor="text1"/>
          <w:sz w:val="24"/>
          <w:szCs w:val="24"/>
        </w:rPr>
        <w:t>3.2</w:t>
      </w:r>
      <w:r w:rsidRPr="008209E2">
        <w:rPr>
          <w:rFonts w:ascii="Times New Roman" w:hAnsi="Times New Roman" w:cs="Times New Roman"/>
          <w:b/>
          <w:bCs/>
          <w:color w:val="000000" w:themeColor="text1"/>
          <w:sz w:val="24"/>
          <w:szCs w:val="24"/>
        </w:rPr>
        <w:t xml:space="preserve"> Population Sample and Sampling</w:t>
      </w:r>
      <w:bookmarkEnd w:id="34"/>
      <w:bookmarkEnd w:id="35"/>
    </w:p>
    <w:p w14:paraId="56CD0C48" w14:textId="369FA15B"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A population is a set of individuals </w:t>
      </w:r>
      <w:r w:rsidR="00703047">
        <w:rPr>
          <w:rFonts w:ascii="Times New Roman" w:hAnsi="Times New Roman" w:cs="Times New Roman"/>
          <w:color w:val="000000" w:themeColor="text1"/>
          <w:sz w:val="24"/>
          <w:szCs w:val="24"/>
        </w:rPr>
        <w:t>with</w:t>
      </w:r>
      <w:r w:rsidRPr="008209E2">
        <w:rPr>
          <w:rFonts w:ascii="Times New Roman" w:hAnsi="Times New Roman" w:cs="Times New Roman"/>
          <w:color w:val="000000" w:themeColor="text1"/>
          <w:sz w:val="24"/>
          <w:szCs w:val="24"/>
        </w:rPr>
        <w:t xml:space="preserve"> common characteristics (Willie, 2022) .The proposed system will mainly be used in education sector. The target population, in contrast, is distinct and conceptually defined group of potential participants. (Casteel &amp; </w:t>
      </w:r>
      <w:proofErr w:type="spellStart"/>
      <w:r w:rsidRPr="008209E2">
        <w:rPr>
          <w:rFonts w:ascii="Times New Roman" w:hAnsi="Times New Roman" w:cs="Times New Roman"/>
          <w:color w:val="000000" w:themeColor="text1"/>
          <w:sz w:val="24"/>
          <w:szCs w:val="24"/>
        </w:rPr>
        <w:t>Bridier</w:t>
      </w:r>
      <w:proofErr w:type="spellEnd"/>
      <w:r w:rsidRPr="008209E2">
        <w:rPr>
          <w:rFonts w:ascii="Times New Roman" w:hAnsi="Times New Roman" w:cs="Times New Roman"/>
          <w:color w:val="000000" w:themeColor="text1"/>
          <w:sz w:val="24"/>
          <w:szCs w:val="24"/>
        </w:rPr>
        <w:t>, 2021) The target population should be sufficiently specific to study's requirements. In this instance, students and lecturers at Meru University of Science and Technology is my target population because they will be the ones engaging directly with the system.</w:t>
      </w:r>
    </w:p>
    <w:p w14:paraId="135D185A"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A sample is a proportion or subset of a larger group called population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35CUNC96","properties":{"formattedCitation":"(Jian &amp; Lai, 2021)","plainCitation":"(Jian &amp; Lai, 2021)","noteIndex":0},"citationItems":[{"id":95,"uris":["http://zotero.org/users/local/v5JzBB6v/items/TACC7Y86"],"itemData":{"id":95,"type":"paper-conference","container-title":"2021 International Conference on Big Data Analysis and Computer Science (BDACS)","DOI":"10.1109/BDACS53596.2021.00013","event-place":"Kunming, China","event-title":"2021 International Conference on Big Data Analysis and Computer Science (BDACS)","ISBN":"978-1-66542-561-2","license":"https://ieeexplore.ieee.org/Xplorehelp/downloads/license-information/IEEE.html","page":"22-25","publisher":"IEEE","publisher-place":"Kunming, China","source":"DOI.org (Crossref)","title":"Application of Statistical Sampling Survey in the Context of Big Data Era : ——Based on China’s 1% population sample survey in 2015","title-short":"Application of Statistical Sampling Survey in the Context of Big Data Era","URL":"https://ieeexplore.ieee.org/document/9516494/","author":[{"family":"Jian","given":"Xin"},{"family":"Lai","given":"WeiZhang"}],"accessed":{"date-parts":[["2024",11,3]]},"issued":{"date-parts":[["2021",6]]}}}],"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Jian &amp; Lai, 2021)</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A sample should represent all characteristics in a population. Sampling on the other hand can be defined as “the process of selecting a smaller group of participants to tell us essentially what a larger population might tell us if we asked every member of the larger population the same questions” their Different sampling methods exist, including random sampling, stratified sampling, systematic sampling, and cluster sampling. Random sampling involves selecting of a specific size which has an equal chance of being chosen. Stratified sampling is a technique that allows for the extraction of a sample that accurately represents the various segments of the population by treating these segments as strata.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rtuKGQsW","properties":{"formattedCitation":"(Liu &amp; Cheng, 2022)","plainCitation":"(Liu &amp; Cheng, 2022)","noteIndex":0},"citationItems":[{"id":96,"uris":["http://zotero.org/users/local/v5JzBB6v/items/DC4A7NBW"],"itemData":{"id":96,"type":"paper-conference","container-title":"2022 3rd International Conference on Education, Knowledge and Information Management (ICEKIM)","DOI":"10.1109/ICEKIM55072.2022.00033","event-place":"Harbin, China","event-title":"2022 3rd International Conference on Education, Knowledge and Information Management (ICEKIM)","ISBN":"978-1-66541-666-5","license":"https://doi.org/10.15223/policy-029","page":"115-119","publisher":"IEEE","publisher-place":"Harbin, China","source":"DOI.org (Crossref)","title":"A Stratified Sampling Method for Teaching Evaluation of Curriculum Ideological and Political for Higher Education","URL":"https://ieeexplore.ieee.org/document/10027358/","author":[{"family":"Liu","given":"Bing"},{"family":"Cheng","given":"HuanHuan"}],"accessed":{"date-parts":[["2024",11,3]]},"issued":{"date-parts":[["2022",1]]}}}],"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Liu &amp; Cheng, 2022)</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Cluster sampling is  a probability sample in which each sampling unit is a collection, or cluster, of elements(</w:t>
      </w:r>
      <w:proofErr w:type="spellStart"/>
      <w:r w:rsidRPr="008209E2">
        <w:rPr>
          <w:rFonts w:ascii="Times New Roman" w:hAnsi="Times New Roman" w:cs="Times New Roman"/>
          <w:color w:val="000000" w:themeColor="text1"/>
          <w:sz w:val="24"/>
          <w:szCs w:val="24"/>
        </w:rPr>
        <w:t>Khandokar</w:t>
      </w:r>
      <w:proofErr w:type="spellEnd"/>
      <w:r w:rsidRPr="008209E2">
        <w:rPr>
          <w:rFonts w:ascii="Times New Roman" w:hAnsi="Times New Roman" w:cs="Times New Roman"/>
          <w:color w:val="000000" w:themeColor="text1"/>
          <w:sz w:val="24"/>
          <w:szCs w:val="24"/>
        </w:rPr>
        <w:t xml:space="preserve"> et al., 2022) and finally systematic sampling which will be the direction am taking is defined as a type of probability sampling in which every unit or individual is selected according to a predetermined sequence from a list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TgigASTM","properties":{"formattedCitation":"(Shih et al., 2022)","plainCitation":"(Shih et al., 2022)","noteIndex":0},"citationItems":[{"id":97,"uris":["http://zotero.org/users/local/v5JzBB6v/items/MK3EMDGU"],"itemData":{"id":97,"type":"paper-conference","container-title":"2022 IEEE International Conference on Consumer Electronics - Taiwan","DOI":"10.1109/ICCE-Taiwan55306.2022.9869052","event-place":"Taipei, Taiwan","event-title":"2022 IEEE International Conference on Consumer Electronics - Taiwan","ISBN":"978-1-66547-050-6","license":"https://doi.org/10.15223/policy-029","page":"445-446","publisher":"IEEE","publisher-place":"Taipei, Taiwan","source":"DOI.org (Crossref)","title":"A Systematic and Generic Correlation-Based Design Approach for Data Sample Reduction in ML-Training","URL":"https://ieeexplore.ieee.org/document/9869052/","author":[{"family":"Shih","given":"Xin-Yu"},{"family":"Wu","given":"Ming-Jyun"},{"family":"Wu","given":"Hsiang-En"}],"accessed":{"date-parts":[["2024",11,3]]},"issued":{"date-parts":[["2022",7,6]]}}}],"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Shih et al., 2022)</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 </w:t>
      </w:r>
    </w:p>
    <w:p w14:paraId="250A9F04" w14:textId="368DBC36"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proposed projects progress monitoring system will use systematic sampling because it lacks the biasness of random sampling and then given the size of our population it is most suitable.</w:t>
      </w:r>
    </w:p>
    <w:p w14:paraId="2BD8118C"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6" w:name="_Toc184678824"/>
      <w:r w:rsidRPr="008209E2">
        <w:rPr>
          <w:rFonts w:ascii="Times New Roman" w:hAnsi="Times New Roman" w:cs="Times New Roman"/>
          <w:b/>
          <w:bCs/>
          <w:color w:val="000000" w:themeColor="text1"/>
          <w:sz w:val="24"/>
          <w:szCs w:val="24"/>
        </w:rPr>
        <w:lastRenderedPageBreak/>
        <w:t>3.3 Data Collection, Instrumentation and Procedure</w:t>
      </w:r>
      <w:bookmarkEnd w:id="36"/>
    </w:p>
    <w:p w14:paraId="1B52E1C2" w14:textId="729EE635" w:rsidR="002F36DD" w:rsidRPr="00746CF6"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Data collection refers to the systematic process of obtaining and quantifying information about specific variables that are of interest, which allows researchers to address clearly defined questions, validate hypotheses, and assess results.</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KEnr0Ec4","properties":{"formattedCitation":"(Lee et al., 2023)","plainCitation":"(Lee et al., 2023)","noteIndex":0},"citationItems":[{"id":98,"uris":["http://zotero.org/users/local/v5JzBB6v/items/UEU32INZ"],"itemData":{"id":98,"type":"paper-conference","container-title":"2023 3rd International Conference on Electrical, Computer, Communications and Mechatronics Engineering (ICECCME)","DOI":"10.1109/ICECCME57830.2023.10252332","event-place":"Tenerife, Canary Islands, Spain","event-title":"2023 3rd International Conference on Electrical, Computer, Communications and Mechatronics Engineering (ICECCME)","ISBN":"9798350322972","license":"https://doi.org/10.15223/policy-029","page":"1-6","publisher":"IEEE","publisher-place":"Tenerife, Canary Islands, Spain","source":"DOI.org (Crossref)","title":"Integrated Raw Data Collection and Validation System for Indoor Positioning","URL":"https://ieeexplore.ieee.org/document/10252332/","author":[{"family":"Lee","given":"Yangkoo"},{"family":"Kim","given":"Minjung"},{"family":"Lee","given":"Giyoung"},{"family":"Yoo","given":"JaeJun"},{"family":"Yoon","given":"Daesub"}],"accessed":{"date-parts":[["2024",11,3]]},"issued":{"date-parts":[["2023",7,19]]}}}],"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Lee et al., 2023)</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 Different approaches to data collection exist, like questionnaires, interviews, observations, and surveys. Surveys are frequently utilized to evaluate people's thoughts, opinions, and emotions. Research conducted through surveys can either be narrowly focused or have broader, more extensive objectives.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WuKnd1nv","properties":{"formattedCitation":"(C et al., 2023)","plainCitation":"(C et al., 2023)","noteIndex":0},"citationItems":[{"id":99,"uris":["http://zotero.org/users/local/v5JzBB6v/items/LBSKZDJK"],"itemData":{"id":99,"type":"paper-conference","container-title":"2023 International Conference on Business Analytics for Technology and Security (ICBATS)","DOI":"10.1109/ICBATS57792.2023.10111443","event-place":"Dubai, United Arab Emirates","event-title":"2023 International Conference on Business Analytics for Technology and Security (ICBATS)","ISBN":"9798350335644","license":"https://doi.org/10.15223/policy-029","page":"1-7","publisher":"IEEE","publisher-place":"Dubai, United Arab Emirates","source":"DOI.org (Crossref)","title":"Comparison of exposure to various research methodologies, willingness, and involvement of undergraduate students in research projects between Indian and International Students- a KAP survey","URL":"https://ieeexplore.ieee.org/document/10111443/","author":[{"family":"C","given":"Jayadharani."},{"family":"Sinduja","given":"Palati"},{"family":"Priyadharshini","given":"R."}],"accessed":{"date-parts":[["2024",11,3]]},"issued":{"date-parts":[["2023",3,7]]}}}],"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C et al., 2023)</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 Primary Data and Secondary Data Observation Method example. Book Magazines, Questionnaire Method Literature Interviews Method, Schedule Method Case Study Method, Survey Method. Observation is way of gathering data by watching behavior, events, or noting physical characteristics in their natural setting .For this particular study online questionnaires will be used. Online Questionnaires can be described as a form with a set of questions and secure answers that respondents (from a specific population) fill to give the researcher information needed for the </w:t>
      </w:r>
      <w:proofErr w:type="gramStart"/>
      <w:r w:rsidRPr="008209E2">
        <w:rPr>
          <w:rFonts w:ascii="Times New Roman" w:hAnsi="Times New Roman" w:cs="Times New Roman"/>
          <w:color w:val="000000" w:themeColor="text1"/>
          <w:sz w:val="24"/>
          <w:szCs w:val="24"/>
        </w:rPr>
        <w:t>study(</w:t>
      </w:r>
      <w:proofErr w:type="spellStart"/>
      <w:proofErr w:type="gramEnd"/>
      <w:r w:rsidRPr="008209E2">
        <w:rPr>
          <w:rFonts w:ascii="Times New Roman" w:hAnsi="Times New Roman" w:cs="Times New Roman"/>
          <w:color w:val="000000" w:themeColor="text1"/>
          <w:sz w:val="24"/>
          <w:szCs w:val="24"/>
        </w:rPr>
        <w:t>Taherdoost</w:t>
      </w:r>
      <w:proofErr w:type="spellEnd"/>
      <w:r w:rsidRPr="008209E2">
        <w:rPr>
          <w:rFonts w:ascii="Times New Roman" w:hAnsi="Times New Roman" w:cs="Times New Roman"/>
          <w:color w:val="000000" w:themeColor="text1"/>
          <w:sz w:val="24"/>
          <w:szCs w:val="24"/>
        </w:rPr>
        <w:t xml:space="preserve">, 2021) .The proposed system preference to use online questionnaires is influenced by the fact that some of target population are not  available for physical interviews and online questionnaires are more convenient . Online Questionnaires with relevant questions concerning this research, then issue them out and provide a timeline in which to expect them to be filled so </w:t>
      </w:r>
      <w:proofErr w:type="gramStart"/>
      <w:r w:rsidRPr="008209E2">
        <w:rPr>
          <w:rFonts w:ascii="Times New Roman" w:hAnsi="Times New Roman" w:cs="Times New Roman"/>
          <w:color w:val="000000" w:themeColor="text1"/>
          <w:sz w:val="24"/>
          <w:szCs w:val="24"/>
        </w:rPr>
        <w:t>to  retrieve</w:t>
      </w:r>
      <w:proofErr w:type="gramEnd"/>
      <w:r w:rsidRPr="008209E2">
        <w:rPr>
          <w:rFonts w:ascii="Times New Roman" w:hAnsi="Times New Roman" w:cs="Times New Roman"/>
          <w:color w:val="000000" w:themeColor="text1"/>
          <w:sz w:val="24"/>
          <w:szCs w:val="24"/>
        </w:rPr>
        <w:t xml:space="preserve"> them. The online questionnaires will have closed ended questions which will require the respondents to tick the one they mostly agree with.</w:t>
      </w:r>
    </w:p>
    <w:p w14:paraId="55AB8D5E" w14:textId="77777777" w:rsidR="002F36DD" w:rsidRPr="00746CF6"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7" w:name="_Toc184678825"/>
      <w:r w:rsidRPr="00746CF6">
        <w:rPr>
          <w:rFonts w:ascii="Times New Roman" w:hAnsi="Times New Roman" w:cs="Times New Roman"/>
          <w:b/>
          <w:bCs/>
          <w:color w:val="000000" w:themeColor="text1"/>
          <w:sz w:val="24"/>
          <w:szCs w:val="24"/>
        </w:rPr>
        <w:t>3.5 Tools and Materials</w:t>
      </w:r>
      <w:bookmarkEnd w:id="37"/>
    </w:p>
    <w:p w14:paraId="315B2A56" w14:textId="43FAA30F" w:rsidR="002F36DD" w:rsidRPr="00107414" w:rsidRDefault="002F36DD" w:rsidP="00B62005">
      <w:pPr>
        <w:spacing w:line="360" w:lineRule="auto"/>
        <w:jc w:val="both"/>
        <w:rPr>
          <w:rFonts w:ascii="Times New Roman" w:hAnsi="Times New Roman" w:cs="Times New Roman"/>
          <w:color w:val="000000" w:themeColor="text1"/>
          <w:sz w:val="24"/>
          <w:szCs w:val="24"/>
        </w:rPr>
      </w:pPr>
      <w:r w:rsidRPr="00107414">
        <w:rPr>
          <w:rFonts w:ascii="Times New Roman" w:hAnsi="Times New Roman" w:cs="Times New Roman"/>
          <w:sz w:val="24"/>
          <w:szCs w:val="24"/>
        </w:rPr>
        <w:t xml:space="preserve">For the development of this proposed project, several tools will be used: Google cloud for backups and recovery. The system will store backups here because it is secure. It offers 15 gigabytes of free storage for new users. The proposed system will use hash functions MD5 for hashing of the shared files to prevent the data from being tampered with.  </w:t>
      </w:r>
    </w:p>
    <w:p w14:paraId="11740142"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Laptop with windows 10 professional operating system will be used since windows is compatible with tools needed for coding like </w:t>
      </w:r>
      <w:proofErr w:type="spellStart"/>
      <w:r w:rsidRPr="008209E2">
        <w:rPr>
          <w:rFonts w:ascii="Times New Roman" w:hAnsi="Times New Roman" w:cs="Times New Roman"/>
          <w:color w:val="000000" w:themeColor="text1"/>
          <w:sz w:val="24"/>
          <w:szCs w:val="24"/>
        </w:rPr>
        <w:t>php</w:t>
      </w:r>
      <w:proofErr w:type="spellEnd"/>
      <w:r w:rsidRPr="008209E2">
        <w:rPr>
          <w:rFonts w:ascii="Times New Roman" w:hAnsi="Times New Roman" w:cs="Times New Roman"/>
          <w:color w:val="000000" w:themeColor="text1"/>
          <w:sz w:val="24"/>
          <w:szCs w:val="24"/>
        </w:rPr>
        <w:t xml:space="preserve"> and </w:t>
      </w:r>
      <w:proofErr w:type="spellStart"/>
      <w:r w:rsidRPr="008209E2">
        <w:rPr>
          <w:rFonts w:ascii="Times New Roman" w:hAnsi="Times New Roman" w:cs="Times New Roman"/>
          <w:color w:val="000000" w:themeColor="text1"/>
          <w:sz w:val="24"/>
          <w:szCs w:val="24"/>
        </w:rPr>
        <w:t>javascript</w:t>
      </w:r>
      <w:proofErr w:type="spellEnd"/>
      <w:r w:rsidRPr="008209E2">
        <w:rPr>
          <w:rFonts w:ascii="Times New Roman" w:hAnsi="Times New Roman" w:cs="Times New Roman"/>
          <w:color w:val="000000" w:themeColor="text1"/>
          <w:sz w:val="24"/>
          <w:szCs w:val="24"/>
        </w:rPr>
        <w:t xml:space="preserve">. Visual studio code will be the development </w:t>
      </w:r>
      <w:proofErr w:type="gramStart"/>
      <w:r w:rsidRPr="008209E2">
        <w:rPr>
          <w:rFonts w:ascii="Times New Roman" w:hAnsi="Times New Roman" w:cs="Times New Roman"/>
          <w:color w:val="000000" w:themeColor="text1"/>
          <w:sz w:val="24"/>
          <w:szCs w:val="24"/>
        </w:rPr>
        <w:t>environment .</w:t>
      </w:r>
      <w:proofErr w:type="gramEnd"/>
      <w:r w:rsidRPr="008209E2">
        <w:rPr>
          <w:rFonts w:ascii="Times New Roman" w:hAnsi="Times New Roman" w:cs="Times New Roman"/>
          <w:color w:val="000000" w:themeColor="text1"/>
          <w:sz w:val="24"/>
          <w:szCs w:val="24"/>
        </w:rPr>
        <w:t xml:space="preserve"> MySQL database will be used for the proposed system. Encryption will be deployed the Advanced Encryption Standard (AES) which is the standard symmetric encryption algorithm.</w:t>
      </w:r>
    </w:p>
    <w:p w14:paraId="2A60F68D"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8" w:name="_Toc184678826"/>
      <w:r w:rsidRPr="008209E2">
        <w:rPr>
          <w:rFonts w:ascii="Times New Roman" w:hAnsi="Times New Roman" w:cs="Times New Roman"/>
          <w:b/>
          <w:bCs/>
          <w:color w:val="000000" w:themeColor="text1"/>
          <w:sz w:val="24"/>
          <w:szCs w:val="24"/>
        </w:rPr>
        <w:lastRenderedPageBreak/>
        <w:t>3.6 System Development Methodology</w:t>
      </w:r>
      <w:bookmarkEnd w:id="38"/>
    </w:p>
    <w:p w14:paraId="64DF5430"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Software development is a process of different stages but related to each other. Each stage has a specific time frame in which the result is delivered. Each stage of the weight depends on the project. These stages are research, planning, design, development, testing, configuration, and </w:t>
      </w:r>
      <w:proofErr w:type="gramStart"/>
      <w:r w:rsidRPr="008209E2">
        <w:rPr>
          <w:rFonts w:ascii="Times New Roman" w:hAnsi="Times New Roman" w:cs="Times New Roman"/>
          <w:color w:val="000000" w:themeColor="text1"/>
          <w:sz w:val="24"/>
          <w:szCs w:val="24"/>
        </w:rPr>
        <w:t>maintenance(</w:t>
      </w:r>
      <w:proofErr w:type="gramEnd"/>
      <w:r w:rsidRPr="008209E2">
        <w:rPr>
          <w:rFonts w:ascii="Times New Roman" w:hAnsi="Times New Roman" w:cs="Times New Roman"/>
          <w:color w:val="000000" w:themeColor="text1"/>
          <w:sz w:val="24"/>
          <w:szCs w:val="24"/>
        </w:rPr>
        <w:t xml:space="preserve">Saeed et al., 2019).There are a couple of examples of system development methodologies, they include: waterfall, agile, spiral and RAD. RAD(rapid application development) is a development lifecycle designed to give much faster development and higher quality result. Agile is a strategy to manage projects by segmenting them into several phases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a62BH5cv","properties":{"formattedCitation":"(Afshari &amp; Gandomani, 2021)","plainCitation":"(Afshari &amp; Gandomani, 2021)","noteIndex":0},"citationItems":[{"id":100,"uris":["http://zotero.org/users/local/v5JzBB6v/items/B9EE6QPH"],"itemData":{"id":100,"type":"paper-conference","container-title":"2021 7th International Conference on Electrical, Electronics and Information Engineering (ICEEIE)","DOI":"10.1109/ICEEIE52663.2021.9616743","event-place":"Malang, Indonesia","event-title":"2021 7th International Conference on Electrical, Electronics and Information Engineering (ICEEIE)","ISBN":"978-1-66543-232-0","license":"https://ieeexplore.ieee.org/Xplorehelp/downloads/license-information/IEEE.html","page":"483-487","publisher":"IEEE","publisher-place":"Malang, Indonesia","source":"DOI.org (Crossref)","title":"A Typical Practical Team Structure and Setup in Agile Software Development","URL":"https://ieeexplore.ieee.org/document/9616743/","author":[{"family":"Afshari","given":"Mahnaz"},{"family":"Gandomani","given":"Taghi Javdani"}],"accessed":{"date-parts":[["2024",11,3]]},"issued":{"date-parts":[["2021",10,2]]}}}],"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Afshari &amp; Gandomani, 2021)</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Continuous improvement is needed at every level, as well as ongoing cooperation with stakeholders (</w:t>
      </w:r>
      <w:proofErr w:type="spellStart"/>
      <w:r w:rsidRPr="008209E2">
        <w:rPr>
          <w:rFonts w:ascii="Times New Roman" w:hAnsi="Times New Roman" w:cs="Times New Roman"/>
          <w:color w:val="000000" w:themeColor="text1"/>
          <w:sz w:val="24"/>
          <w:szCs w:val="24"/>
        </w:rPr>
        <w:t>Viera</w:t>
      </w:r>
      <w:proofErr w:type="spellEnd"/>
      <w:r w:rsidRPr="008209E2">
        <w:rPr>
          <w:rFonts w:ascii="Times New Roman" w:hAnsi="Times New Roman" w:cs="Times New Roman"/>
          <w:color w:val="000000" w:themeColor="text1"/>
          <w:sz w:val="24"/>
          <w:szCs w:val="24"/>
        </w:rPr>
        <w:t xml:space="preserve"> &amp; Methodologies, 2023). Spiral Model is a combination of a waterfall model and iterative model. Each phase in spiral model begins with a design goal and ends with the client reviewing the progress.  For the proposed project will use waterfall  which involves plotting the proposed project in different and continuous stages, with every stage starting after the first stage has  finished </w:t>
      </w: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ITEM CSL_CITATION {"citationID":"R4v6Yw86","properties":{"formattedCitation":"(Santonanda et al., 2022)","plainCitation":"(Santonanda et al., 2022)","noteIndex":0},"citationItems":[{"id":101,"uris":["http://zotero.org/users/local/v5JzBB6v/items/BYTTVQ7D"],"itemData":{"id":101,"type":"paper-conference","container-title":"2022 5th International Conference of Computer and Informatics Engineering (IC2IE)","DOI":"10.1109/IC2IE56416.2022.9970021","event-place":"Jakarta, Indonesia","event-title":"2022 5th International Conference of Computer and Informatics Engineering (IC2IE)","ISBN":"978-1-66545-338-7","license":"https://doi.org/10.15223/policy-029","page":"150-155","publisher":"IEEE","publisher-place":"Jakarta, Indonesia","source":"DOI.org (Crossref)","title":"Online Craftsman Ordering Application Development using Waterfall Methodology","URL":"https://ieeexplore.ieee.org/document/9970021/","author":[{"family":"Santonanda","given":"Alfredo Lorentiar"},{"family":"Nathaniel","given":"Ricky"},{"family":"Putra","given":"Winata Liadylova"},{"family":"Anggreainy","given":"Maria Susan"},{"family":"Danaparamita","given":"Muhammad"},{"family":"Elok Amalia","given":"Andika"}],"accessed":{"date-parts":[["2024",11,3]]},"issued":{"date-parts":[["2022",9,13]]}}}],"schema":"https://github.com/citation-style-language/schema/raw/master/csl-citation.json"} </w:instrText>
      </w:r>
      <w:r w:rsidRPr="008209E2">
        <w:rPr>
          <w:rFonts w:ascii="Times New Roman" w:hAnsi="Times New Roman" w:cs="Times New Roman"/>
          <w:color w:val="000000" w:themeColor="text1"/>
          <w:sz w:val="24"/>
          <w:szCs w:val="24"/>
        </w:rPr>
        <w:fldChar w:fldCharType="separate"/>
      </w:r>
      <w:r w:rsidRPr="008209E2">
        <w:rPr>
          <w:rFonts w:ascii="Times New Roman" w:hAnsi="Times New Roman" w:cs="Times New Roman"/>
          <w:color w:val="000000" w:themeColor="text1"/>
          <w:sz w:val="24"/>
          <w:szCs w:val="24"/>
        </w:rPr>
        <w:t>(Santonanda et al., 2022)</w:t>
      </w:r>
      <w:r w:rsidRPr="008209E2">
        <w:rPr>
          <w:rFonts w:ascii="Times New Roman" w:hAnsi="Times New Roman" w:cs="Times New Roman"/>
          <w:color w:val="000000" w:themeColor="text1"/>
          <w:sz w:val="24"/>
          <w:szCs w:val="24"/>
        </w:rPr>
        <w:fldChar w:fldCharType="end"/>
      </w:r>
      <w:r w:rsidRPr="008209E2">
        <w:rPr>
          <w:rFonts w:ascii="Times New Roman" w:hAnsi="Times New Roman" w:cs="Times New Roman"/>
          <w:color w:val="000000" w:themeColor="text1"/>
          <w:sz w:val="24"/>
          <w:szCs w:val="24"/>
        </w:rPr>
        <w:t xml:space="preserve">.Waterfall works best when the requirements are clear, stable and are unlikely to change significantly during the project. </w:t>
      </w:r>
    </w:p>
    <w:p w14:paraId="66ADB4E3"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9" w:name="_Toc184678827"/>
      <w:r w:rsidRPr="008209E2">
        <w:rPr>
          <w:rFonts w:ascii="Times New Roman" w:hAnsi="Times New Roman" w:cs="Times New Roman"/>
          <w:b/>
          <w:bCs/>
          <w:color w:val="000000" w:themeColor="text1"/>
          <w:sz w:val="24"/>
          <w:szCs w:val="24"/>
        </w:rPr>
        <w:t>3.7 Data Processing and Analysis</w:t>
      </w:r>
      <w:bookmarkEnd w:id="39"/>
    </w:p>
    <w:p w14:paraId="3101678B"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Data that that will be collected during the research will be processed. Data processing will involve the following activities, editing, classification and analysis. The process of editing will, to carefully scrutinize the questionnaire response received from the students need to have a complete, error-free and readable data. The data collected will be edited using the interactive editing method which will involve, checking for specified edits during data entry and correct the wrong data. </w:t>
      </w:r>
    </w:p>
    <w:p w14:paraId="1DEE1BBC"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other step of data processing will be classification. The purpose of classification will to divide the received questionnaire on basis of their group. The study divided the received questionnaire in two groups, group one will be the supervisors while group two will be the students.</w:t>
      </w:r>
    </w:p>
    <w:p w14:paraId="52AAC5C6" w14:textId="77777777"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The last step of data processing will be tabled. The purpose of tabulation will to summarize data and insert them in the appropriate tables. The results will be filled in a table. The table will have a row of code against a column of admission groups. This will to make comparison and statistical analysis easy.</w:t>
      </w:r>
    </w:p>
    <w:p w14:paraId="7C722BE5" w14:textId="7B9439A8" w:rsidR="002F36DD"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lastRenderedPageBreak/>
        <w:t xml:space="preserve"> Once the data has been processed, it will move on to the next stage of analysis. The analysis of data involves taking raw data and transforming it into information that can aid the researcher in decision-making. The aim of data analysis is to help the researcher address questions, evaluate hypotheses, and challenge existing theories. (Li, 2021). During analysis statistical measures will be used to analyze data. The following are the statistical measures, descriptive and inferential statistics. (Becerra et al., 2021)</w:t>
      </w:r>
      <w:r w:rsidR="00B62005" w:rsidRPr="008209E2">
        <w:rPr>
          <w:rFonts w:ascii="Times New Roman" w:hAnsi="Times New Roman" w:cs="Times New Roman"/>
          <w:color w:val="000000" w:themeColor="text1"/>
          <w:sz w:val="24"/>
          <w:szCs w:val="24"/>
        </w:rPr>
        <w:t xml:space="preserve"> </w:t>
      </w:r>
      <w:r w:rsidRPr="008209E2">
        <w:rPr>
          <w:rFonts w:ascii="Times New Roman" w:hAnsi="Times New Roman" w:cs="Times New Roman"/>
          <w:color w:val="000000" w:themeColor="text1"/>
          <w:sz w:val="24"/>
          <w:szCs w:val="24"/>
        </w:rPr>
        <w:t>Descriptive statistics is a method used to describe and the main features of a data set, such methods are measuring of the mean and the median. Inferential statistics is the practice of using sampled data to draw conclusions or make predictions about a large data or population. My study will use both descriptive and inferential statistics. Descriptive statistics functionalities such as standard deviation and frequency distribution will be used. Inferential statistics will be used to get the relationship between the data collected.</w:t>
      </w:r>
    </w:p>
    <w:p w14:paraId="430AF0C5"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40" w:name="_Toc184678828"/>
      <w:r w:rsidRPr="008209E2">
        <w:rPr>
          <w:rFonts w:ascii="Times New Roman" w:hAnsi="Times New Roman" w:cs="Times New Roman"/>
          <w:b/>
          <w:bCs/>
          <w:color w:val="000000" w:themeColor="text1"/>
          <w:sz w:val="24"/>
          <w:szCs w:val="24"/>
        </w:rPr>
        <w:t>3.8 Ethical Considerations</w:t>
      </w:r>
      <w:bookmarkEnd w:id="40"/>
    </w:p>
    <w:p w14:paraId="15C383B8" w14:textId="4CF1F73E"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t xml:space="preserve">Ethical principles will guide this research to ensure, confidentiality, and well-being of participants are protected throughout the study. Consent will be obtained from participants before their involvement, with clear communication about the study's objectives, procedures, and potential risks or benefits. Participants will have </w:t>
      </w:r>
      <w:r w:rsidR="00021F2E">
        <w:rPr>
          <w:rFonts w:ascii="Times New Roman" w:hAnsi="Times New Roman" w:cs="Times New Roman"/>
          <w:bCs/>
          <w:color w:val="000000" w:themeColor="text1"/>
          <w:sz w:val="24"/>
          <w:szCs w:val="24"/>
        </w:rPr>
        <w:t>withdrawal right</w:t>
      </w:r>
      <w:r w:rsidRPr="008209E2">
        <w:rPr>
          <w:rFonts w:ascii="Times New Roman" w:hAnsi="Times New Roman" w:cs="Times New Roman"/>
          <w:bCs/>
          <w:color w:val="000000" w:themeColor="text1"/>
          <w:sz w:val="24"/>
          <w:szCs w:val="24"/>
        </w:rPr>
        <w:t xml:space="preserve"> at any stage without penalty or prejudice. Participants will be assured that their personal information will remain confidential. Those wishing to remain anonymous will have their identities safeguarded. Data collected will be used</w:t>
      </w:r>
      <w:r w:rsidR="008209E2" w:rsidRPr="008209E2">
        <w:rPr>
          <w:rFonts w:ascii="Times New Roman" w:hAnsi="Times New Roman" w:cs="Times New Roman"/>
          <w:bCs/>
          <w:color w:val="000000" w:themeColor="text1"/>
          <w:sz w:val="24"/>
          <w:szCs w:val="24"/>
        </w:rPr>
        <w:t xml:space="preserve"> </w:t>
      </w:r>
      <w:r w:rsidRPr="008209E2">
        <w:rPr>
          <w:rFonts w:ascii="Times New Roman" w:hAnsi="Times New Roman" w:cs="Times New Roman"/>
          <w:bCs/>
          <w:color w:val="000000" w:themeColor="text1"/>
          <w:sz w:val="24"/>
          <w:szCs w:val="24"/>
        </w:rPr>
        <w:t>for research purposes, and all identifiable details will be removed upon the study's conclusion. To further ensure privacy, access to the data will be restricted to the researcher.</w:t>
      </w:r>
    </w:p>
    <w:p w14:paraId="08A0EEA2" w14:textId="4F528639"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t>The collected data will be disposed of responsibly following the completion of the research. Digital data will be permanently deleted using secure data destruction tools to ensure it is irretrievable. Physical records will be shredded or incinerated under supervision to prevent unauthorized access.</w:t>
      </w:r>
    </w:p>
    <w:p w14:paraId="1B3F6901" w14:textId="7A70C8CD"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t>The study will fully adhere to the Kenyan Data Protection Act, 2019, ensuring compliance with its provisions. These include obtaining informed consent, restricting data processing to its original purpose, securing data, and upholding principles such as data minimization and accountability. Any potential data breaches will be addressed swiftly and effectively to protect participants’ information.</w:t>
      </w:r>
    </w:p>
    <w:p w14:paraId="6AABFD0A" w14:textId="77777777"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lastRenderedPageBreak/>
        <w:t>Lastly, the research will commit to complete transparency. The results, whether favorable or unfavorable, will be reported honestly, with no fabrication, omission, or bias in the presentation of findings.</w:t>
      </w:r>
    </w:p>
    <w:p w14:paraId="631752E1" w14:textId="77777777" w:rsidR="002F36DD" w:rsidRPr="008209E2"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41" w:name="_Toc184678829"/>
      <w:r w:rsidRPr="008209E2">
        <w:rPr>
          <w:rFonts w:ascii="Times New Roman" w:hAnsi="Times New Roman" w:cs="Times New Roman"/>
          <w:b/>
          <w:bCs/>
          <w:color w:val="000000" w:themeColor="text1"/>
          <w:sz w:val="24"/>
          <w:szCs w:val="24"/>
        </w:rPr>
        <w:t>3.9 Summary</w:t>
      </w:r>
      <w:bookmarkEnd w:id="41"/>
    </w:p>
    <w:p w14:paraId="10D3714F" w14:textId="77777777"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t>This chapter outlined the research methodology adopted for the study, emphasizing the framework guiding the data collection, analysis, and overall approach. The research design was defined as the structure for translating research questions into analyzable data, ensuring relevance and efficiency. Sampling techniques were detailed, with systematic sampling identified as the most appropriate for the study's target population. Data collection methods, particularly the use of questionnaires, were justified based on convenience and accessibility for participants.</w:t>
      </w:r>
    </w:p>
    <w:p w14:paraId="1AAEA8F0" w14:textId="79AAEF5E" w:rsidR="002F36DD" w:rsidRPr="008209E2" w:rsidRDefault="002F36DD" w:rsidP="00B62005">
      <w:pPr>
        <w:spacing w:line="360" w:lineRule="auto"/>
        <w:jc w:val="both"/>
        <w:rPr>
          <w:rFonts w:ascii="Times New Roman" w:hAnsi="Times New Roman" w:cs="Times New Roman"/>
          <w:bCs/>
          <w:color w:val="000000" w:themeColor="text1"/>
          <w:sz w:val="24"/>
          <w:szCs w:val="24"/>
        </w:rPr>
      </w:pPr>
      <w:r w:rsidRPr="008209E2">
        <w:rPr>
          <w:rFonts w:ascii="Times New Roman" w:hAnsi="Times New Roman" w:cs="Times New Roman"/>
          <w:bCs/>
          <w:color w:val="000000" w:themeColor="text1"/>
          <w:sz w:val="24"/>
          <w:szCs w:val="24"/>
        </w:rPr>
        <w:t>Additionally, the chapter described the tools and system development methodology selected, highlighting the waterfall model for its sequential structure and clarity. Data processing activities, including editing, coding, classification, and tabulation showing how raw data will be transformed into meaningful insights. Lastly, ethical considerations were addressed, ensuring the study adheres to high standards of participant protection, confidentiality, and integrity.</w:t>
      </w:r>
    </w:p>
    <w:p w14:paraId="7C829D52" w14:textId="67046CA7" w:rsidR="00313FA6" w:rsidRPr="008209E2" w:rsidRDefault="00313FA6" w:rsidP="00B62005">
      <w:pPr>
        <w:spacing w:line="360" w:lineRule="auto"/>
        <w:jc w:val="both"/>
        <w:rPr>
          <w:rFonts w:ascii="Times New Roman" w:hAnsi="Times New Roman" w:cs="Times New Roman"/>
          <w:bCs/>
          <w:color w:val="000000" w:themeColor="text1"/>
          <w:sz w:val="24"/>
          <w:szCs w:val="24"/>
        </w:rPr>
      </w:pPr>
    </w:p>
    <w:p w14:paraId="2FC93130" w14:textId="5470D534" w:rsidR="004D31F9" w:rsidRPr="008209E2" w:rsidRDefault="004D31F9" w:rsidP="00B62005">
      <w:pPr>
        <w:spacing w:line="360" w:lineRule="auto"/>
        <w:jc w:val="both"/>
        <w:rPr>
          <w:rFonts w:ascii="Times New Roman" w:hAnsi="Times New Roman" w:cs="Times New Roman"/>
          <w:bCs/>
          <w:color w:val="000000" w:themeColor="text1"/>
          <w:sz w:val="24"/>
          <w:szCs w:val="24"/>
        </w:rPr>
      </w:pPr>
    </w:p>
    <w:p w14:paraId="07B012C5" w14:textId="3C16F389" w:rsidR="004D31F9" w:rsidRPr="008209E2" w:rsidRDefault="004D31F9" w:rsidP="00B62005">
      <w:pPr>
        <w:spacing w:line="360" w:lineRule="auto"/>
        <w:jc w:val="both"/>
        <w:rPr>
          <w:rFonts w:ascii="Times New Roman" w:hAnsi="Times New Roman" w:cs="Times New Roman"/>
          <w:bCs/>
          <w:color w:val="000000" w:themeColor="text1"/>
          <w:sz w:val="24"/>
          <w:szCs w:val="24"/>
        </w:rPr>
      </w:pPr>
    </w:p>
    <w:p w14:paraId="57899B92" w14:textId="224CE35E" w:rsidR="004D31F9" w:rsidRPr="008209E2" w:rsidRDefault="004D31F9" w:rsidP="00B62005">
      <w:pPr>
        <w:spacing w:line="360" w:lineRule="auto"/>
        <w:jc w:val="both"/>
        <w:rPr>
          <w:rFonts w:ascii="Times New Roman" w:hAnsi="Times New Roman" w:cs="Times New Roman"/>
          <w:bCs/>
          <w:color w:val="000000" w:themeColor="text1"/>
          <w:sz w:val="24"/>
          <w:szCs w:val="24"/>
        </w:rPr>
      </w:pPr>
    </w:p>
    <w:p w14:paraId="7ABB57D9" w14:textId="489B9D96" w:rsidR="004D31F9" w:rsidRPr="008209E2" w:rsidRDefault="004D31F9" w:rsidP="00B62005">
      <w:pPr>
        <w:spacing w:line="360" w:lineRule="auto"/>
        <w:jc w:val="both"/>
        <w:rPr>
          <w:rFonts w:ascii="Times New Roman" w:hAnsi="Times New Roman" w:cs="Times New Roman"/>
          <w:bCs/>
          <w:color w:val="000000" w:themeColor="text1"/>
          <w:sz w:val="24"/>
          <w:szCs w:val="24"/>
        </w:rPr>
      </w:pPr>
    </w:p>
    <w:p w14:paraId="14F94C1A" w14:textId="2D1DE514" w:rsidR="004D31F9" w:rsidRDefault="004D31F9" w:rsidP="00B62005">
      <w:pPr>
        <w:spacing w:line="360" w:lineRule="auto"/>
        <w:jc w:val="both"/>
        <w:rPr>
          <w:rFonts w:ascii="Times New Roman" w:hAnsi="Times New Roman" w:cs="Times New Roman"/>
          <w:bCs/>
          <w:color w:val="000000" w:themeColor="text1"/>
          <w:sz w:val="24"/>
          <w:szCs w:val="24"/>
        </w:rPr>
      </w:pPr>
    </w:p>
    <w:p w14:paraId="6EE9FC8A" w14:textId="218A36E4" w:rsidR="002544D4" w:rsidRDefault="002544D4" w:rsidP="00B62005">
      <w:pPr>
        <w:spacing w:line="360" w:lineRule="auto"/>
        <w:jc w:val="both"/>
        <w:rPr>
          <w:rFonts w:ascii="Times New Roman" w:hAnsi="Times New Roman" w:cs="Times New Roman"/>
          <w:bCs/>
          <w:color w:val="000000" w:themeColor="text1"/>
          <w:sz w:val="24"/>
          <w:szCs w:val="24"/>
        </w:rPr>
      </w:pPr>
    </w:p>
    <w:p w14:paraId="4E688CF0" w14:textId="1BF3B14D" w:rsidR="002544D4" w:rsidRDefault="002544D4" w:rsidP="00B62005">
      <w:pPr>
        <w:spacing w:line="360" w:lineRule="auto"/>
        <w:jc w:val="both"/>
        <w:rPr>
          <w:rFonts w:ascii="Times New Roman" w:hAnsi="Times New Roman" w:cs="Times New Roman"/>
          <w:bCs/>
          <w:color w:val="000000" w:themeColor="text1"/>
          <w:sz w:val="24"/>
          <w:szCs w:val="24"/>
        </w:rPr>
      </w:pPr>
    </w:p>
    <w:p w14:paraId="6EE58FD7" w14:textId="77CC2622" w:rsidR="002544D4" w:rsidRDefault="002544D4" w:rsidP="00B62005">
      <w:pPr>
        <w:spacing w:line="360" w:lineRule="auto"/>
        <w:jc w:val="both"/>
        <w:rPr>
          <w:rFonts w:ascii="Times New Roman" w:hAnsi="Times New Roman" w:cs="Times New Roman"/>
          <w:bCs/>
          <w:color w:val="000000" w:themeColor="text1"/>
          <w:sz w:val="24"/>
          <w:szCs w:val="24"/>
        </w:rPr>
      </w:pPr>
    </w:p>
    <w:p w14:paraId="6DDFF071" w14:textId="43181643" w:rsidR="002544D4" w:rsidRDefault="002544D4" w:rsidP="00B62005">
      <w:pPr>
        <w:spacing w:line="360" w:lineRule="auto"/>
        <w:jc w:val="both"/>
        <w:rPr>
          <w:rFonts w:ascii="Times New Roman" w:hAnsi="Times New Roman" w:cs="Times New Roman"/>
          <w:bCs/>
          <w:color w:val="000000" w:themeColor="text1"/>
          <w:sz w:val="24"/>
          <w:szCs w:val="24"/>
        </w:rPr>
      </w:pPr>
    </w:p>
    <w:p w14:paraId="0E1AE1E2" w14:textId="385850E7" w:rsidR="002544D4" w:rsidRDefault="002544D4" w:rsidP="00B62005">
      <w:pPr>
        <w:spacing w:line="360" w:lineRule="auto"/>
        <w:jc w:val="both"/>
        <w:rPr>
          <w:rFonts w:ascii="Times New Roman" w:hAnsi="Times New Roman" w:cs="Times New Roman"/>
          <w:bCs/>
          <w:color w:val="000000" w:themeColor="text1"/>
          <w:sz w:val="24"/>
          <w:szCs w:val="24"/>
        </w:rPr>
      </w:pPr>
    </w:p>
    <w:p w14:paraId="2F24716E" w14:textId="242055B1" w:rsidR="002544D4" w:rsidRDefault="002544D4" w:rsidP="00B62005">
      <w:pPr>
        <w:spacing w:line="360" w:lineRule="auto"/>
        <w:jc w:val="both"/>
        <w:rPr>
          <w:rFonts w:ascii="Times New Roman" w:hAnsi="Times New Roman" w:cs="Times New Roman"/>
          <w:bCs/>
          <w:color w:val="000000" w:themeColor="text1"/>
          <w:sz w:val="24"/>
          <w:szCs w:val="24"/>
        </w:rPr>
      </w:pPr>
    </w:p>
    <w:p w14:paraId="07841AC8" w14:textId="7EDB4D1F" w:rsidR="002544D4" w:rsidRDefault="002544D4" w:rsidP="00B62005">
      <w:pPr>
        <w:spacing w:line="360" w:lineRule="auto"/>
        <w:jc w:val="both"/>
        <w:rPr>
          <w:rFonts w:ascii="Times New Roman" w:hAnsi="Times New Roman" w:cs="Times New Roman"/>
          <w:bCs/>
          <w:color w:val="000000" w:themeColor="text1"/>
          <w:sz w:val="24"/>
          <w:szCs w:val="24"/>
        </w:rPr>
      </w:pPr>
    </w:p>
    <w:p w14:paraId="3E2AA5E2" w14:textId="77777777" w:rsidR="002544D4" w:rsidRPr="008209E2" w:rsidRDefault="002544D4" w:rsidP="00B62005">
      <w:pPr>
        <w:spacing w:line="360" w:lineRule="auto"/>
        <w:jc w:val="both"/>
        <w:rPr>
          <w:rFonts w:ascii="Times New Roman" w:hAnsi="Times New Roman" w:cs="Times New Roman"/>
          <w:bCs/>
          <w:color w:val="000000" w:themeColor="text1"/>
          <w:sz w:val="24"/>
          <w:szCs w:val="24"/>
        </w:rPr>
      </w:pPr>
    </w:p>
    <w:p w14:paraId="6D153539" w14:textId="77777777" w:rsidR="004D31F9" w:rsidRPr="008209E2" w:rsidRDefault="004D31F9" w:rsidP="00B62005">
      <w:pPr>
        <w:spacing w:line="360" w:lineRule="auto"/>
        <w:jc w:val="both"/>
        <w:rPr>
          <w:rFonts w:ascii="Times New Roman" w:hAnsi="Times New Roman" w:cs="Times New Roman"/>
          <w:bCs/>
          <w:color w:val="000000" w:themeColor="text1"/>
          <w:sz w:val="24"/>
          <w:szCs w:val="24"/>
        </w:rPr>
      </w:pPr>
    </w:p>
    <w:p w14:paraId="0C6C1FDC" w14:textId="27B939BB" w:rsidR="004D31F9" w:rsidRDefault="004D31F9" w:rsidP="00B62005">
      <w:pPr>
        <w:spacing w:line="360" w:lineRule="auto"/>
        <w:jc w:val="both"/>
        <w:rPr>
          <w:rFonts w:ascii="Times New Roman" w:hAnsi="Times New Roman" w:cs="Times New Roman"/>
          <w:bCs/>
          <w:color w:val="000000" w:themeColor="text1"/>
          <w:sz w:val="24"/>
          <w:szCs w:val="24"/>
        </w:rPr>
      </w:pPr>
    </w:p>
    <w:p w14:paraId="410A46EB" w14:textId="77777777" w:rsidR="00112D2C" w:rsidRPr="008209E2" w:rsidRDefault="00112D2C" w:rsidP="00B62005">
      <w:pPr>
        <w:spacing w:line="360" w:lineRule="auto"/>
        <w:jc w:val="both"/>
        <w:rPr>
          <w:rFonts w:ascii="Times New Roman" w:hAnsi="Times New Roman" w:cs="Times New Roman"/>
          <w:bCs/>
          <w:color w:val="000000" w:themeColor="text1"/>
          <w:sz w:val="24"/>
          <w:szCs w:val="24"/>
        </w:rPr>
      </w:pPr>
    </w:p>
    <w:p w14:paraId="3993AC5F" w14:textId="77777777" w:rsidR="002F36DD" w:rsidRPr="008209E2" w:rsidRDefault="002F36DD" w:rsidP="00593F0B">
      <w:pPr>
        <w:pStyle w:val="Heading1"/>
        <w:rPr>
          <w:rFonts w:ascii="Times New Roman" w:hAnsi="Times New Roman" w:cs="Times New Roman"/>
          <w:b/>
          <w:bCs/>
          <w:color w:val="000000" w:themeColor="text1"/>
          <w:sz w:val="24"/>
          <w:szCs w:val="24"/>
        </w:rPr>
      </w:pPr>
      <w:bookmarkStart w:id="42" w:name="_Toc184678830"/>
      <w:r w:rsidRPr="008209E2">
        <w:rPr>
          <w:rFonts w:ascii="Times New Roman" w:hAnsi="Times New Roman" w:cs="Times New Roman"/>
          <w:b/>
          <w:bCs/>
          <w:color w:val="000000" w:themeColor="text1"/>
          <w:sz w:val="24"/>
          <w:szCs w:val="24"/>
        </w:rPr>
        <w:t>References</w:t>
      </w:r>
      <w:bookmarkEnd w:id="42"/>
    </w:p>
    <w:p w14:paraId="10859C61" w14:textId="77777777" w:rsidR="00593F0B" w:rsidRPr="008209E2" w:rsidRDefault="002F36DD" w:rsidP="00D350EE">
      <w:pPr>
        <w:pStyle w:val="Bibliography"/>
        <w:rPr>
          <w:rFonts w:ascii="Times New Roman" w:hAnsi="Times New Roman" w:cs="Times New Roman"/>
          <w:sz w:val="24"/>
          <w:szCs w:val="24"/>
        </w:rPr>
      </w:pPr>
      <w:r w:rsidRPr="008209E2">
        <w:rPr>
          <w:rFonts w:ascii="Times New Roman" w:hAnsi="Times New Roman" w:cs="Times New Roman"/>
          <w:color w:val="000000" w:themeColor="text1"/>
          <w:sz w:val="24"/>
          <w:szCs w:val="24"/>
        </w:rPr>
        <w:fldChar w:fldCharType="begin"/>
      </w:r>
      <w:r w:rsidRPr="008209E2">
        <w:rPr>
          <w:rFonts w:ascii="Times New Roman" w:hAnsi="Times New Roman" w:cs="Times New Roman"/>
          <w:color w:val="000000" w:themeColor="text1"/>
          <w:sz w:val="24"/>
          <w:szCs w:val="24"/>
        </w:rPr>
        <w:instrText xml:space="preserve"> ADDIN ZOTERO_BIBL {"uncited":[],"omitted":[],"custom":[]} CSL_BIBLIOGRAPHY </w:instrText>
      </w:r>
      <w:r w:rsidRPr="008209E2">
        <w:rPr>
          <w:rFonts w:ascii="Times New Roman" w:hAnsi="Times New Roman" w:cs="Times New Roman"/>
          <w:color w:val="000000" w:themeColor="text1"/>
          <w:sz w:val="24"/>
          <w:szCs w:val="24"/>
        </w:rPr>
        <w:fldChar w:fldCharType="separate"/>
      </w:r>
      <w:r w:rsidR="00D350EE" w:rsidRPr="008209E2">
        <w:rPr>
          <w:rFonts w:ascii="Times New Roman" w:hAnsi="Times New Roman" w:cs="Times New Roman"/>
          <w:sz w:val="24"/>
          <w:szCs w:val="24"/>
        </w:rPr>
        <w:t>Afshari, M., &amp; Gandomani, T. J. (2021). A Typical Practical Team Structure and Setup in Agile</w:t>
      </w:r>
    </w:p>
    <w:p w14:paraId="60095E76" w14:textId="7777777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oftware Development. </w:t>
      </w:r>
      <w:r w:rsidRPr="008209E2">
        <w:rPr>
          <w:rFonts w:ascii="Times New Roman" w:hAnsi="Times New Roman" w:cs="Times New Roman"/>
          <w:i/>
          <w:iCs/>
          <w:sz w:val="24"/>
          <w:szCs w:val="24"/>
        </w:rPr>
        <w:t>2021 7th International Conference on Electrical, Electronics and</w:t>
      </w:r>
    </w:p>
    <w:p w14:paraId="721ECB13"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formation Engineering (ICEEIE)</w:t>
      </w:r>
      <w:r w:rsidRPr="008209E2">
        <w:rPr>
          <w:rFonts w:ascii="Times New Roman" w:hAnsi="Times New Roman" w:cs="Times New Roman"/>
          <w:sz w:val="24"/>
          <w:szCs w:val="24"/>
        </w:rPr>
        <w:t xml:space="preserve">, 483–487. </w:t>
      </w:r>
    </w:p>
    <w:p w14:paraId="0FCCCE25" w14:textId="6279B4ED"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EEIE52663.2021.9616743</w:t>
      </w:r>
    </w:p>
    <w:p w14:paraId="14C778FA"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laidaros, H., Omar, M., Romli, R., &amp; Hussein, A. (2019). The Development and Evaluation of </w:t>
      </w:r>
    </w:p>
    <w:p w14:paraId="0A1ED6A8" w14:textId="7777777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 Progress Monitoring Prototype Tool for Software Project Management. </w:t>
      </w:r>
      <w:r w:rsidRPr="008209E2">
        <w:rPr>
          <w:rFonts w:ascii="Times New Roman" w:hAnsi="Times New Roman" w:cs="Times New Roman"/>
          <w:i/>
          <w:iCs/>
          <w:sz w:val="24"/>
          <w:szCs w:val="24"/>
        </w:rPr>
        <w:t xml:space="preserve">2019 First </w:t>
      </w:r>
    </w:p>
    <w:p w14:paraId="77FA8B86"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f Intelligent Computing and Engineering (ICOICE)</w:t>
      </w:r>
      <w:r w:rsidRPr="008209E2">
        <w:rPr>
          <w:rFonts w:ascii="Times New Roman" w:hAnsi="Times New Roman" w:cs="Times New Roman"/>
          <w:sz w:val="24"/>
          <w:szCs w:val="24"/>
        </w:rPr>
        <w:t xml:space="preserve">, 1–9. </w:t>
      </w:r>
    </w:p>
    <w:p w14:paraId="3F0D0BA0" w14:textId="5C1DA2C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OICE48418.2019.9035146</w:t>
      </w:r>
    </w:p>
    <w:p w14:paraId="0572F25C"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lexandru, A., Tirziu, E., Tudora, E., &amp; Nicolau, D. (2022). Managing Notifications and Alerts </w:t>
      </w:r>
    </w:p>
    <w:p w14:paraId="16A15A64"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Generated by an IoMT-based Health Monitoring System for Older People. </w:t>
      </w:r>
      <w:r w:rsidRPr="008209E2">
        <w:rPr>
          <w:rFonts w:ascii="Times New Roman" w:hAnsi="Times New Roman" w:cs="Times New Roman"/>
          <w:i/>
          <w:iCs/>
          <w:sz w:val="24"/>
          <w:szCs w:val="24"/>
        </w:rPr>
        <w:t xml:space="preserve">2022 E-Health and </w:t>
      </w:r>
    </w:p>
    <w:p w14:paraId="7283DD14" w14:textId="25C8779C"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Bioengineering Conference (EHB)</w:t>
      </w:r>
      <w:r w:rsidRPr="008209E2">
        <w:rPr>
          <w:rFonts w:ascii="Times New Roman" w:hAnsi="Times New Roman" w:cs="Times New Roman"/>
          <w:sz w:val="24"/>
          <w:szCs w:val="24"/>
        </w:rPr>
        <w:t>, 1–4. https://doi.org/10.1109/EHB55594.2022.9991440</w:t>
      </w:r>
    </w:p>
    <w:p w14:paraId="1A86CB50"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Bushuyev, S., Onyshchenko, S., Bondar, A., Bushuyeva, N., &amp; Obronova, A. (2022). </w:t>
      </w:r>
    </w:p>
    <w:p w14:paraId="6ADC6811"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ssessment and Monitoring Project Management Quality Based on the Entropy Approach. </w:t>
      </w:r>
      <w:r w:rsidRPr="008209E2">
        <w:rPr>
          <w:rFonts w:ascii="Times New Roman" w:hAnsi="Times New Roman" w:cs="Times New Roman"/>
          <w:i/>
          <w:iCs/>
          <w:sz w:val="24"/>
          <w:szCs w:val="24"/>
        </w:rPr>
        <w:t xml:space="preserve">2022 </w:t>
      </w:r>
    </w:p>
    <w:p w14:paraId="76C93A1F"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n Smart Information Systems and Technologies (SIST)</w:t>
      </w:r>
      <w:r w:rsidRPr="008209E2">
        <w:rPr>
          <w:rFonts w:ascii="Times New Roman" w:hAnsi="Times New Roman" w:cs="Times New Roman"/>
          <w:sz w:val="24"/>
          <w:szCs w:val="24"/>
        </w:rPr>
        <w:t xml:space="preserve">, 1–5. </w:t>
      </w:r>
    </w:p>
    <w:p w14:paraId="47C52DF1" w14:textId="2491572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SIST54437.2022.9945775</w:t>
      </w:r>
    </w:p>
    <w:p w14:paraId="28EA4126"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Butt, A. U. R., Mahmood, T., Saba, T., Bahaj, S. A. O., Alamri, F. S., Iqbal, M. W., &amp; Khan, A. </w:t>
      </w:r>
    </w:p>
    <w:p w14:paraId="4020CE20"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R. (2023). An Optimized Role-Based Access Control Using Trust Mechanism in E-Health Cloud </w:t>
      </w:r>
    </w:p>
    <w:p w14:paraId="52EBB541"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lastRenderedPageBreak/>
        <w:t xml:space="preserve">Environment. </w:t>
      </w:r>
      <w:r w:rsidRPr="008209E2">
        <w:rPr>
          <w:rFonts w:ascii="Times New Roman" w:hAnsi="Times New Roman" w:cs="Times New Roman"/>
          <w:i/>
          <w:iCs/>
          <w:sz w:val="24"/>
          <w:szCs w:val="24"/>
        </w:rPr>
        <w:t>IEEE Access</w:t>
      </w:r>
      <w:r w:rsidRPr="008209E2">
        <w:rPr>
          <w:rFonts w:ascii="Times New Roman" w:hAnsi="Times New Roman" w:cs="Times New Roman"/>
          <w:sz w:val="24"/>
          <w:szCs w:val="24"/>
        </w:rPr>
        <w:t xml:space="preserve">, </w:t>
      </w:r>
      <w:r w:rsidRPr="008209E2">
        <w:rPr>
          <w:rFonts w:ascii="Times New Roman" w:hAnsi="Times New Roman" w:cs="Times New Roman"/>
          <w:i/>
          <w:iCs/>
          <w:sz w:val="24"/>
          <w:szCs w:val="24"/>
        </w:rPr>
        <w:t>11</w:t>
      </w:r>
      <w:r w:rsidRPr="008209E2">
        <w:rPr>
          <w:rFonts w:ascii="Times New Roman" w:hAnsi="Times New Roman" w:cs="Times New Roman"/>
          <w:sz w:val="24"/>
          <w:szCs w:val="24"/>
        </w:rPr>
        <w:t xml:space="preserve">, 138813–138826. </w:t>
      </w:r>
    </w:p>
    <w:p w14:paraId="7280631E" w14:textId="45907BD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ACCESS.2023.3335984</w:t>
      </w:r>
    </w:p>
    <w:p w14:paraId="7A072DEF"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C, Jayadharani., Sinduja, P., &amp; Priyadharshini, R. (2023). Comparison of exposure to various </w:t>
      </w:r>
    </w:p>
    <w:p w14:paraId="6AAAF4B4"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research methodologies, willingness, and involvement of undergraduate students in research </w:t>
      </w:r>
    </w:p>
    <w:p w14:paraId="66B2733F"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projects between Indian and International Students- a KAP survey. </w:t>
      </w:r>
      <w:r w:rsidRPr="008209E2">
        <w:rPr>
          <w:rFonts w:ascii="Times New Roman" w:hAnsi="Times New Roman" w:cs="Times New Roman"/>
          <w:i/>
          <w:iCs/>
          <w:sz w:val="24"/>
          <w:szCs w:val="24"/>
        </w:rPr>
        <w:t xml:space="preserve">2023 International </w:t>
      </w:r>
    </w:p>
    <w:p w14:paraId="70B68D6D"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nference on Business Analytics for Technology and Security (ICBATS)</w:t>
      </w:r>
      <w:r w:rsidRPr="008209E2">
        <w:rPr>
          <w:rFonts w:ascii="Times New Roman" w:hAnsi="Times New Roman" w:cs="Times New Roman"/>
          <w:sz w:val="24"/>
          <w:szCs w:val="24"/>
        </w:rPr>
        <w:t xml:space="preserve">, 1–7. </w:t>
      </w:r>
    </w:p>
    <w:p w14:paraId="42677DAB" w14:textId="66FC1B7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BATS57792.2023.10111443</w:t>
      </w:r>
    </w:p>
    <w:p w14:paraId="48019EAB"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Chen, D., &amp; Li, W. (2021). Analyzing College Students’ Social Cognitive Construction and </w:t>
      </w:r>
    </w:p>
    <w:p w14:paraId="4A5D59ED"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Emotion in Different Types of Online Synchronous Collaborations of a Creative Task. </w:t>
      </w:r>
      <w:r w:rsidRPr="008209E2">
        <w:rPr>
          <w:rFonts w:ascii="Times New Roman" w:hAnsi="Times New Roman" w:cs="Times New Roman"/>
          <w:i/>
          <w:iCs/>
          <w:sz w:val="24"/>
          <w:szCs w:val="24"/>
        </w:rPr>
        <w:t xml:space="preserve">2021 9th </w:t>
      </w:r>
    </w:p>
    <w:p w14:paraId="61ACBA80"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n Information and Education Technology (ICIET)</w:t>
      </w:r>
      <w:r w:rsidRPr="008209E2">
        <w:rPr>
          <w:rFonts w:ascii="Times New Roman" w:hAnsi="Times New Roman" w:cs="Times New Roman"/>
          <w:sz w:val="24"/>
          <w:szCs w:val="24"/>
        </w:rPr>
        <w:t xml:space="preserve">, 311–315. </w:t>
      </w:r>
    </w:p>
    <w:p w14:paraId="174CE80F" w14:textId="7A4FC7B1"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IET51873.2021.9419637</w:t>
      </w:r>
    </w:p>
    <w:p w14:paraId="32FF4BBA"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Dobos, O., &amp; Varga, E. (2024). Main Challenges of a Research, Development and Innovation </w:t>
      </w:r>
    </w:p>
    <w:p w14:paraId="7C73F9BB"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Project in the Academic Sector. </w:t>
      </w:r>
      <w:r w:rsidRPr="008209E2">
        <w:rPr>
          <w:rFonts w:ascii="Times New Roman" w:hAnsi="Times New Roman" w:cs="Times New Roman"/>
          <w:i/>
          <w:iCs/>
          <w:sz w:val="24"/>
          <w:szCs w:val="24"/>
        </w:rPr>
        <w:t xml:space="preserve">2024 IEEE 11th International Conference on Computational </w:t>
      </w:r>
    </w:p>
    <w:p w14:paraId="2A0EDE80"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ybernetics and Cyber-Medical Systems (ICCC)</w:t>
      </w:r>
      <w:r w:rsidRPr="008209E2">
        <w:rPr>
          <w:rFonts w:ascii="Times New Roman" w:hAnsi="Times New Roman" w:cs="Times New Roman"/>
          <w:sz w:val="24"/>
          <w:szCs w:val="24"/>
        </w:rPr>
        <w:t xml:space="preserve">, 000165–000170. </w:t>
      </w:r>
    </w:p>
    <w:p w14:paraId="7C6F403E" w14:textId="08406928"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CC62278.2024.10582963</w:t>
      </w:r>
    </w:p>
    <w:p w14:paraId="408E1885"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Irena Gutandjala, I., Harso Supangkat, S., Lumban Gaol, F., &amp; Rianti, B. (2021). Strategic </w:t>
      </w:r>
    </w:p>
    <w:p w14:paraId="52591730"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Planning and Knowledge Management Approaches as input to remote area strategic plans: A </w:t>
      </w:r>
    </w:p>
    <w:p w14:paraId="00B91170"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Case study in Aru Islands Regency Maluku Province. </w:t>
      </w:r>
      <w:r w:rsidRPr="008209E2">
        <w:rPr>
          <w:rFonts w:ascii="Times New Roman" w:hAnsi="Times New Roman" w:cs="Times New Roman"/>
          <w:i/>
          <w:iCs/>
          <w:sz w:val="24"/>
          <w:szCs w:val="24"/>
        </w:rPr>
        <w:t xml:space="preserve">2021 International Conference on ICT for </w:t>
      </w:r>
    </w:p>
    <w:p w14:paraId="48DAEA46" w14:textId="3EDB5E2F"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Smart Society (ICISS)</w:t>
      </w:r>
      <w:r w:rsidRPr="008209E2">
        <w:rPr>
          <w:rFonts w:ascii="Times New Roman" w:hAnsi="Times New Roman" w:cs="Times New Roman"/>
          <w:sz w:val="24"/>
          <w:szCs w:val="24"/>
        </w:rPr>
        <w:t>, 1–4. https://doi.org/10.1109/ICISS53185.2021.9533215</w:t>
      </w:r>
    </w:p>
    <w:p w14:paraId="34B0DD17"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Jian, X., &amp; Lai, W. (2021). Application of Statistical Sampling Survey in the Context of Big </w:t>
      </w:r>
    </w:p>
    <w:p w14:paraId="2F6B5B0E"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Data Era: ——Based on China’s 1% population sample survey in 2015. </w:t>
      </w:r>
      <w:r w:rsidRPr="008209E2">
        <w:rPr>
          <w:rFonts w:ascii="Times New Roman" w:hAnsi="Times New Roman" w:cs="Times New Roman"/>
          <w:i/>
          <w:iCs/>
          <w:sz w:val="24"/>
          <w:szCs w:val="24"/>
        </w:rPr>
        <w:t xml:space="preserve">2021 International </w:t>
      </w:r>
    </w:p>
    <w:p w14:paraId="06FE83F3"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nference on Big Data Analysis and Computer Science (BDACS)</w:t>
      </w:r>
      <w:r w:rsidRPr="008209E2">
        <w:rPr>
          <w:rFonts w:ascii="Times New Roman" w:hAnsi="Times New Roman" w:cs="Times New Roman"/>
          <w:sz w:val="24"/>
          <w:szCs w:val="24"/>
        </w:rPr>
        <w:t xml:space="preserve">, 22–25. </w:t>
      </w:r>
    </w:p>
    <w:p w14:paraId="115A6CFA" w14:textId="4490EDC5"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BDACS53596.2021.00013</w:t>
      </w:r>
    </w:p>
    <w:p w14:paraId="667991B1"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lastRenderedPageBreak/>
        <w:t xml:space="preserve">Lee, Y., Kim, M., Lee, G., Yoo, J., &amp; Yoon, D. (2023). Integrated Raw Data Collection and </w:t>
      </w:r>
    </w:p>
    <w:p w14:paraId="364AE24D"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Validation System for Indoor Positioning. </w:t>
      </w:r>
      <w:r w:rsidRPr="008209E2">
        <w:rPr>
          <w:rFonts w:ascii="Times New Roman" w:hAnsi="Times New Roman" w:cs="Times New Roman"/>
          <w:i/>
          <w:iCs/>
          <w:sz w:val="24"/>
          <w:szCs w:val="24"/>
        </w:rPr>
        <w:t xml:space="preserve">2023 3rd International Conference on Electrical, </w:t>
      </w:r>
    </w:p>
    <w:p w14:paraId="18513265"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mputer, Communications and Mechatronics Engineering (ICECCME)</w:t>
      </w:r>
      <w:r w:rsidRPr="008209E2">
        <w:rPr>
          <w:rFonts w:ascii="Times New Roman" w:hAnsi="Times New Roman" w:cs="Times New Roman"/>
          <w:sz w:val="24"/>
          <w:szCs w:val="24"/>
        </w:rPr>
        <w:t xml:space="preserve">, 1–6. </w:t>
      </w:r>
    </w:p>
    <w:p w14:paraId="55137BB9" w14:textId="71D876C4"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ECCME57830.2023.10252332</w:t>
      </w:r>
    </w:p>
    <w:p w14:paraId="6E1CBD9A"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Liu, B., &amp; Cheng, H. (2022). A Stratified Sampling Method for Teaching Evaluation of </w:t>
      </w:r>
    </w:p>
    <w:p w14:paraId="7D065D2D"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Curriculum Ideological and Political for Higher Education. </w:t>
      </w:r>
      <w:r w:rsidRPr="008209E2">
        <w:rPr>
          <w:rFonts w:ascii="Times New Roman" w:hAnsi="Times New Roman" w:cs="Times New Roman"/>
          <w:i/>
          <w:iCs/>
          <w:sz w:val="24"/>
          <w:szCs w:val="24"/>
        </w:rPr>
        <w:t xml:space="preserve">2022 3rd International Conference </w:t>
      </w:r>
    </w:p>
    <w:p w14:paraId="1CA33B25"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on Education, Knowledge and Information Management (ICEKIM)</w:t>
      </w:r>
      <w:r w:rsidRPr="008209E2">
        <w:rPr>
          <w:rFonts w:ascii="Times New Roman" w:hAnsi="Times New Roman" w:cs="Times New Roman"/>
          <w:sz w:val="24"/>
          <w:szCs w:val="24"/>
        </w:rPr>
        <w:t xml:space="preserve">, 115–119. </w:t>
      </w:r>
    </w:p>
    <w:p w14:paraId="677E5E4B" w14:textId="783176B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EKIM55072.2022.00033</w:t>
      </w:r>
    </w:p>
    <w:p w14:paraId="2032FE14"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Oštir, K., Gubaidullina, R., Pepe, A., Calò, F., Falabella, F., Grabrijan, T., Trajkovski, K. K., </w:t>
      </w:r>
    </w:p>
    <w:p w14:paraId="34C9D7D5"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Grigillo, D., Horvat, V. G., Hamza, V., Prešeren, P. P., &amp; Cláudia Teodoro, A. (2024). </w:t>
      </w:r>
    </w:p>
    <w:p w14:paraId="7E97D857"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onitoring Ground Movements by Integrating Space-Borne, Aerial, Terrestrial Remote Sensing </w:t>
      </w:r>
    </w:p>
    <w:p w14:paraId="7834B91E"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nd GNSS Observations. </w:t>
      </w:r>
      <w:r w:rsidRPr="008209E2">
        <w:rPr>
          <w:rFonts w:ascii="Times New Roman" w:hAnsi="Times New Roman" w:cs="Times New Roman"/>
          <w:i/>
          <w:iCs/>
          <w:sz w:val="24"/>
          <w:szCs w:val="24"/>
        </w:rPr>
        <w:t xml:space="preserve">IGARSS 2024 - 2024 IEEE International Geoscience and Remote </w:t>
      </w:r>
    </w:p>
    <w:p w14:paraId="375F3514" w14:textId="22537ED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Sensing Symposium</w:t>
      </w:r>
      <w:r w:rsidRPr="008209E2">
        <w:rPr>
          <w:rFonts w:ascii="Times New Roman" w:hAnsi="Times New Roman" w:cs="Times New Roman"/>
          <w:sz w:val="24"/>
          <w:szCs w:val="24"/>
        </w:rPr>
        <w:t>, 2117–2121. https://doi.org/10.1109/IGARSS53475.2024.10640673</w:t>
      </w:r>
    </w:p>
    <w:p w14:paraId="5B2F5E92"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Pek, Y. N., &amp; Lim, K. H. (2019). Identifying and Understanding Business Trends using Topic </w:t>
      </w:r>
    </w:p>
    <w:p w14:paraId="54E45C88"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odels with Word Embedding. </w:t>
      </w:r>
      <w:r w:rsidRPr="008209E2">
        <w:rPr>
          <w:rFonts w:ascii="Times New Roman" w:hAnsi="Times New Roman" w:cs="Times New Roman"/>
          <w:i/>
          <w:iCs/>
          <w:sz w:val="24"/>
          <w:szCs w:val="24"/>
        </w:rPr>
        <w:t>2019 IEEE International Conference on Big Data (Big Data)</w:t>
      </w:r>
      <w:r w:rsidRPr="008209E2">
        <w:rPr>
          <w:rFonts w:ascii="Times New Roman" w:hAnsi="Times New Roman" w:cs="Times New Roman"/>
          <w:sz w:val="24"/>
          <w:szCs w:val="24"/>
        </w:rPr>
        <w:t xml:space="preserve">, </w:t>
      </w:r>
    </w:p>
    <w:p w14:paraId="5A84026D" w14:textId="434BFAE1"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6177–6179. https://doi.org/10.1109/BigData47090.2019.9005497</w:t>
      </w:r>
    </w:p>
    <w:p w14:paraId="4C3C1E5B"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ahoo, S., Saboo, M., Pratihar, D. K., &amp; Mukhopadhyay, S. (2020). Real-Time Detection of </w:t>
      </w:r>
    </w:p>
    <w:p w14:paraId="004B11D8"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ctual and Early Gait Events During Level-Ground and Ramp Walking. </w:t>
      </w:r>
      <w:r w:rsidRPr="008209E2">
        <w:rPr>
          <w:rFonts w:ascii="Times New Roman" w:hAnsi="Times New Roman" w:cs="Times New Roman"/>
          <w:i/>
          <w:iCs/>
          <w:sz w:val="24"/>
          <w:szCs w:val="24"/>
        </w:rPr>
        <w:t>IEEE Sensors Journal</w:t>
      </w:r>
      <w:r w:rsidRPr="008209E2">
        <w:rPr>
          <w:rFonts w:ascii="Times New Roman" w:hAnsi="Times New Roman" w:cs="Times New Roman"/>
          <w:sz w:val="24"/>
          <w:szCs w:val="24"/>
        </w:rPr>
        <w:t xml:space="preserve">, </w:t>
      </w:r>
    </w:p>
    <w:p w14:paraId="155DF85A" w14:textId="39655A6E"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20</w:t>
      </w:r>
      <w:r w:rsidRPr="008209E2">
        <w:rPr>
          <w:rFonts w:ascii="Times New Roman" w:hAnsi="Times New Roman" w:cs="Times New Roman"/>
          <w:sz w:val="24"/>
          <w:szCs w:val="24"/>
        </w:rPr>
        <w:t>(14), 8128–8136. https://doi.org/10.1109/JSEN.2020.2980863</w:t>
      </w:r>
    </w:p>
    <w:p w14:paraId="014E732F"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antonanda, A. L., Nathaniel, R., Putra, W. L., Anggreainy, M. S., Danaparamita, M., &amp; Elok </w:t>
      </w:r>
    </w:p>
    <w:p w14:paraId="2031CAAE"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malia, A. (2022). Online Craftsman Ordering Application Development using Waterfall </w:t>
      </w:r>
    </w:p>
    <w:p w14:paraId="7ACEE31A" w14:textId="500D78C9"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Methodology. </w:t>
      </w:r>
      <w:r w:rsidRPr="008209E2">
        <w:rPr>
          <w:rFonts w:ascii="Times New Roman" w:hAnsi="Times New Roman" w:cs="Times New Roman"/>
          <w:i/>
          <w:iCs/>
          <w:sz w:val="24"/>
          <w:szCs w:val="24"/>
        </w:rPr>
        <w:t>2022 5th International Conference</w:t>
      </w:r>
      <w:r w:rsidR="002544D4">
        <w:rPr>
          <w:rFonts w:ascii="Times New Roman" w:hAnsi="Times New Roman" w:cs="Times New Roman"/>
          <w:i/>
          <w:iCs/>
          <w:sz w:val="24"/>
          <w:szCs w:val="24"/>
        </w:rPr>
        <w:t>.</w:t>
      </w:r>
      <w:r w:rsidRPr="008209E2">
        <w:rPr>
          <w:rFonts w:ascii="Times New Roman" w:hAnsi="Times New Roman" w:cs="Times New Roman"/>
          <w:i/>
          <w:iCs/>
          <w:sz w:val="24"/>
          <w:szCs w:val="24"/>
        </w:rPr>
        <w:t xml:space="preserve"> </w:t>
      </w:r>
    </w:p>
    <w:p w14:paraId="510D459F" w14:textId="313935BA"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C2IE)</w:t>
      </w:r>
      <w:r w:rsidRPr="008209E2">
        <w:rPr>
          <w:rFonts w:ascii="Times New Roman" w:hAnsi="Times New Roman" w:cs="Times New Roman"/>
          <w:sz w:val="24"/>
          <w:szCs w:val="24"/>
        </w:rPr>
        <w:t>, 150–155. https://doi.org/10.1109/IC2IE56416.2022.9970021</w:t>
      </w:r>
    </w:p>
    <w:p w14:paraId="7B030A64"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lastRenderedPageBreak/>
        <w:t xml:space="preserve">Shih, X.-Y., Wu, M.-J., &amp; Wu, H.-E. (2022). A Systematic and Generic Correlation-Based </w:t>
      </w:r>
    </w:p>
    <w:p w14:paraId="6492A37F"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Design Approach for Data Sample Reduction in ML-Training. </w:t>
      </w:r>
      <w:r w:rsidRPr="008209E2">
        <w:rPr>
          <w:rFonts w:ascii="Times New Roman" w:hAnsi="Times New Roman" w:cs="Times New Roman"/>
          <w:i/>
          <w:iCs/>
          <w:sz w:val="24"/>
          <w:szCs w:val="24"/>
        </w:rPr>
        <w:t xml:space="preserve">2022 IEEE International </w:t>
      </w:r>
    </w:p>
    <w:p w14:paraId="0C09EDEE" w14:textId="2FDF9BA6"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 Taiwan</w:t>
      </w:r>
      <w:r w:rsidRPr="008209E2">
        <w:rPr>
          <w:rFonts w:ascii="Times New Roman" w:hAnsi="Times New Roman" w:cs="Times New Roman"/>
          <w:sz w:val="24"/>
          <w:szCs w:val="24"/>
        </w:rPr>
        <w:t>, 445–446. https://doi.org/10.1109/ICCE-</w:t>
      </w:r>
    </w:p>
    <w:p w14:paraId="0534D60F" w14:textId="68973645"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Taiwan55306.2022.9869052</w:t>
      </w:r>
    </w:p>
    <w:p w14:paraId="444087C4" w14:textId="77777777" w:rsidR="004D31F9"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ingh, M. (2021). Privacy Preservation Techniques for Social Networks Users. </w:t>
      </w:r>
      <w:r w:rsidRPr="008209E2">
        <w:rPr>
          <w:rFonts w:ascii="Times New Roman" w:hAnsi="Times New Roman" w:cs="Times New Roman"/>
          <w:i/>
          <w:iCs/>
          <w:sz w:val="24"/>
          <w:szCs w:val="24"/>
        </w:rPr>
        <w:t xml:space="preserve">2021 2nd </w:t>
      </w:r>
    </w:p>
    <w:p w14:paraId="2FB4BCBE" w14:textId="77777777" w:rsidR="004D31F9"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n Computational Methods in Science &amp; Technology (ICCMST)</w:t>
      </w:r>
      <w:r w:rsidRPr="008209E2">
        <w:rPr>
          <w:rFonts w:ascii="Times New Roman" w:hAnsi="Times New Roman" w:cs="Times New Roman"/>
          <w:sz w:val="24"/>
          <w:szCs w:val="24"/>
        </w:rPr>
        <w:t>, 127–</w:t>
      </w:r>
    </w:p>
    <w:p w14:paraId="5704A323" w14:textId="7AA53A26"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131. https://doi.org/10.1109/ICCMST54943.2021.00036</w:t>
      </w:r>
    </w:p>
    <w:p w14:paraId="3FBABFD9"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u, X., Zhang, L., Wu, F., Chen, J., Gao, J., &amp; Duan, Q. (2022). An Airport Service Risk </w:t>
      </w:r>
    </w:p>
    <w:p w14:paraId="630A5B4B" w14:textId="0D1B3B72" w:rsidR="00593F0B" w:rsidRPr="008209E2" w:rsidRDefault="00D350EE" w:rsidP="002544D4">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anagement System Based on Risk Matrix and Borda Count Method. </w:t>
      </w:r>
    </w:p>
    <w:p w14:paraId="67F35D90" w14:textId="1B428C3A"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BAR58199.2022.00037</w:t>
      </w:r>
    </w:p>
    <w:p w14:paraId="572E41C3"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Yang, L. (2021). Research on quantitative evaluation method of teachers based on multiple linear </w:t>
      </w:r>
    </w:p>
    <w:p w14:paraId="5177ABBA" w14:textId="68C4434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regression. </w:t>
      </w:r>
    </w:p>
    <w:p w14:paraId="7E595412" w14:textId="249DB6B9"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Automation (ICMTMA)</w:t>
      </w:r>
      <w:r w:rsidRPr="008209E2">
        <w:rPr>
          <w:rFonts w:ascii="Times New Roman" w:hAnsi="Times New Roman" w:cs="Times New Roman"/>
          <w:sz w:val="24"/>
          <w:szCs w:val="24"/>
        </w:rPr>
        <w:t>, 858–862. https://doi.org/10.1109/ICMTMA52658.2021.00196</w:t>
      </w:r>
    </w:p>
    <w:p w14:paraId="68F10D0E"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Yanqion, L., Liye, Z., Shanshan, L., Xumao, L., &amp; Xiao, R. (2023). Research on Quality </w:t>
      </w:r>
    </w:p>
    <w:p w14:paraId="3C31B20A"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Evaluation of Strong Motion Data Based on Quantitative Indicator and Graded Evaluation </w:t>
      </w:r>
    </w:p>
    <w:p w14:paraId="4F707EDC" w14:textId="7777777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trategy. </w:t>
      </w:r>
      <w:r w:rsidRPr="008209E2">
        <w:rPr>
          <w:rFonts w:ascii="Times New Roman" w:hAnsi="Times New Roman" w:cs="Times New Roman"/>
          <w:i/>
          <w:iCs/>
          <w:sz w:val="24"/>
          <w:szCs w:val="24"/>
        </w:rPr>
        <w:t xml:space="preserve">2023 IEEE 5th Eurasia Conference on IOT, Communication and Engineering </w:t>
      </w:r>
    </w:p>
    <w:p w14:paraId="43FB32EC" w14:textId="5987F28A"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ECICE)</w:t>
      </w:r>
      <w:r w:rsidRPr="008209E2">
        <w:rPr>
          <w:rFonts w:ascii="Times New Roman" w:hAnsi="Times New Roman" w:cs="Times New Roman"/>
          <w:sz w:val="24"/>
          <w:szCs w:val="24"/>
        </w:rPr>
        <w:t>, 1002–1006. https://doi.org/10.1109/ECICE59523.2023.10383064</w:t>
      </w:r>
    </w:p>
    <w:p w14:paraId="16DD4F4B" w14:textId="611EC691" w:rsidR="00D350EE" w:rsidRPr="008209E2" w:rsidRDefault="00D350EE" w:rsidP="00833B51">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Zhao, X., Zhu, B., Zeng, Z., Wang, W., &amp; Shum, K. W. </w:t>
      </w:r>
    </w:p>
    <w:p w14:paraId="6F848F4A"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Zheng, X., Han, Z., Gao, F., &amp; Hu, Q. (2024). Cost-Guaranteed Trajectory Tracking Control for </w:t>
      </w:r>
    </w:p>
    <w:p w14:paraId="245D5A41" w14:textId="7777777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utomated Driving System. </w:t>
      </w:r>
      <w:r w:rsidRPr="008209E2">
        <w:rPr>
          <w:rFonts w:ascii="Times New Roman" w:hAnsi="Times New Roman" w:cs="Times New Roman"/>
          <w:i/>
          <w:iCs/>
          <w:sz w:val="24"/>
          <w:szCs w:val="24"/>
        </w:rPr>
        <w:t xml:space="preserve">2024 4th International Conference on Computer, Control and </w:t>
      </w:r>
    </w:p>
    <w:p w14:paraId="4337B5A1" w14:textId="4B7A0D4F"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Robotics (ICCCR)</w:t>
      </w:r>
      <w:r w:rsidRPr="008209E2">
        <w:rPr>
          <w:rFonts w:ascii="Times New Roman" w:hAnsi="Times New Roman" w:cs="Times New Roman"/>
          <w:sz w:val="24"/>
          <w:szCs w:val="24"/>
        </w:rPr>
        <w:t>, 196–200. https://doi.org/10.1109/ICCCR61138.2024.10585444</w:t>
      </w:r>
    </w:p>
    <w:p w14:paraId="0AD6D1E3" w14:textId="682789FE" w:rsidR="00DE010E" w:rsidRPr="008209E2" w:rsidRDefault="002F36DD" w:rsidP="00B62005">
      <w:pPr>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fldChar w:fldCharType="end"/>
      </w:r>
      <w:proofErr w:type="spellStart"/>
      <w:r w:rsidR="00DE010E" w:rsidRPr="008209E2">
        <w:rPr>
          <w:rFonts w:ascii="Times New Roman" w:hAnsi="Times New Roman" w:cs="Times New Roman"/>
          <w:color w:val="000000" w:themeColor="text1"/>
          <w:sz w:val="24"/>
          <w:szCs w:val="24"/>
        </w:rPr>
        <w:t>Aizaz</w:t>
      </w:r>
      <w:proofErr w:type="spellEnd"/>
      <w:r w:rsidR="00DE010E" w:rsidRPr="008209E2">
        <w:rPr>
          <w:rFonts w:ascii="Times New Roman" w:hAnsi="Times New Roman" w:cs="Times New Roman"/>
          <w:color w:val="000000" w:themeColor="text1"/>
          <w:sz w:val="24"/>
          <w:szCs w:val="24"/>
        </w:rPr>
        <w:t xml:space="preserve">, F., Khan, S. U. R., Khan, J. A., </w:t>
      </w:r>
      <w:proofErr w:type="spellStart"/>
      <w:r w:rsidR="00DE010E" w:rsidRPr="008209E2">
        <w:rPr>
          <w:rFonts w:ascii="Times New Roman" w:hAnsi="Times New Roman" w:cs="Times New Roman"/>
          <w:color w:val="000000" w:themeColor="text1"/>
          <w:sz w:val="24"/>
          <w:szCs w:val="24"/>
        </w:rPr>
        <w:t>Inayat</w:t>
      </w:r>
      <w:proofErr w:type="spellEnd"/>
      <w:r w:rsidR="00DE010E" w:rsidRPr="008209E2">
        <w:rPr>
          <w:rFonts w:ascii="Times New Roman" w:hAnsi="Times New Roman" w:cs="Times New Roman"/>
          <w:color w:val="000000" w:themeColor="text1"/>
          <w:sz w:val="24"/>
          <w:szCs w:val="24"/>
        </w:rPr>
        <w:t>-Ur-</w:t>
      </w:r>
      <w:proofErr w:type="spellStart"/>
      <w:r w:rsidR="00DE010E" w:rsidRPr="008209E2">
        <w:rPr>
          <w:rFonts w:ascii="Times New Roman" w:hAnsi="Times New Roman" w:cs="Times New Roman"/>
          <w:color w:val="000000" w:themeColor="text1"/>
          <w:sz w:val="24"/>
          <w:szCs w:val="24"/>
        </w:rPr>
        <w:t>Rehman</w:t>
      </w:r>
      <w:proofErr w:type="spellEnd"/>
      <w:r w:rsidR="00DE010E" w:rsidRPr="008209E2">
        <w:rPr>
          <w:rFonts w:ascii="Times New Roman" w:hAnsi="Times New Roman" w:cs="Times New Roman"/>
          <w:color w:val="000000" w:themeColor="text1"/>
          <w:sz w:val="24"/>
          <w:szCs w:val="24"/>
        </w:rPr>
        <w:t xml:space="preserve">, &amp; </w:t>
      </w:r>
      <w:proofErr w:type="spellStart"/>
      <w:r w:rsidR="00DE010E" w:rsidRPr="008209E2">
        <w:rPr>
          <w:rFonts w:ascii="Times New Roman" w:hAnsi="Times New Roman" w:cs="Times New Roman"/>
          <w:color w:val="000000" w:themeColor="text1"/>
          <w:sz w:val="24"/>
          <w:szCs w:val="24"/>
        </w:rPr>
        <w:t>Akhunzada</w:t>
      </w:r>
      <w:proofErr w:type="spellEnd"/>
      <w:r w:rsidR="00DE010E" w:rsidRPr="008209E2">
        <w:rPr>
          <w:rFonts w:ascii="Times New Roman" w:hAnsi="Times New Roman" w:cs="Times New Roman"/>
          <w:color w:val="000000" w:themeColor="text1"/>
          <w:sz w:val="24"/>
          <w:szCs w:val="24"/>
        </w:rPr>
        <w:t xml:space="preserve">, A. (2021). An </w:t>
      </w:r>
    </w:p>
    <w:p w14:paraId="6E3EB00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Empirical Investigation of Factors Causing Scope Creep in Agile Global Software Development </w:t>
      </w:r>
    </w:p>
    <w:p w14:paraId="75F3F014"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Context: A Conceptual Model for Project Managers. IEEE Access, 9, 109166–109195. </w:t>
      </w:r>
    </w:p>
    <w:p w14:paraId="1495C0A6" w14:textId="4AA144B7" w:rsidR="00B62005" w:rsidRPr="008209E2" w:rsidRDefault="0097385D" w:rsidP="00B62005">
      <w:pPr>
        <w:pStyle w:val="NoSpacing"/>
        <w:spacing w:line="360" w:lineRule="auto"/>
        <w:jc w:val="both"/>
        <w:rPr>
          <w:rFonts w:ascii="Times New Roman" w:hAnsi="Times New Roman" w:cs="Times New Roman"/>
          <w:color w:val="000000" w:themeColor="text1"/>
          <w:sz w:val="24"/>
          <w:szCs w:val="24"/>
        </w:rPr>
      </w:pPr>
      <w:hyperlink r:id="rId10" w:history="1">
        <w:r w:rsidR="00B62005" w:rsidRPr="008209E2">
          <w:rPr>
            <w:rStyle w:val="Hyperlink"/>
            <w:rFonts w:ascii="Times New Roman" w:hAnsi="Times New Roman" w:cs="Times New Roman"/>
            <w:sz w:val="24"/>
            <w:szCs w:val="24"/>
          </w:rPr>
          <w:t>https://doi.org/10.1109/ACCESS.2021.3100779</w:t>
        </w:r>
      </w:hyperlink>
    </w:p>
    <w:p w14:paraId="1509DA23"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Bradley, B., Burns, B., Dooley, J., Feldman, J., Jackson, W., </w:t>
      </w:r>
      <w:proofErr w:type="spellStart"/>
      <w:r w:rsidRPr="008209E2">
        <w:rPr>
          <w:rFonts w:ascii="Times New Roman" w:hAnsi="Times New Roman" w:cs="Times New Roman"/>
          <w:color w:val="000000" w:themeColor="text1"/>
          <w:sz w:val="24"/>
          <w:szCs w:val="24"/>
        </w:rPr>
        <w:t>Pecharich</w:t>
      </w:r>
      <w:proofErr w:type="spellEnd"/>
      <w:r w:rsidRPr="008209E2">
        <w:rPr>
          <w:rFonts w:ascii="Times New Roman" w:hAnsi="Times New Roman" w:cs="Times New Roman"/>
          <w:color w:val="000000" w:themeColor="text1"/>
          <w:sz w:val="24"/>
          <w:szCs w:val="24"/>
        </w:rPr>
        <w:t xml:space="preserve">, J., </w:t>
      </w:r>
      <w:proofErr w:type="spellStart"/>
      <w:r w:rsidRPr="008209E2">
        <w:rPr>
          <w:rFonts w:ascii="Times New Roman" w:hAnsi="Times New Roman" w:cs="Times New Roman"/>
          <w:color w:val="000000" w:themeColor="text1"/>
          <w:sz w:val="24"/>
          <w:szCs w:val="24"/>
        </w:rPr>
        <w:t>Rettura</w:t>
      </w:r>
      <w:proofErr w:type="spellEnd"/>
      <w:r w:rsidRPr="008209E2">
        <w:rPr>
          <w:rFonts w:ascii="Times New Roman" w:hAnsi="Times New Roman" w:cs="Times New Roman"/>
          <w:color w:val="000000" w:themeColor="text1"/>
          <w:sz w:val="24"/>
          <w:szCs w:val="24"/>
        </w:rPr>
        <w:t xml:space="preserve">, A., Rivera, </w:t>
      </w:r>
    </w:p>
    <w:p w14:paraId="360224B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A., </w:t>
      </w:r>
      <w:proofErr w:type="spellStart"/>
      <w:r w:rsidRPr="008209E2">
        <w:rPr>
          <w:rFonts w:ascii="Times New Roman" w:hAnsi="Times New Roman" w:cs="Times New Roman"/>
          <w:color w:val="000000" w:themeColor="text1"/>
          <w:sz w:val="24"/>
          <w:szCs w:val="24"/>
        </w:rPr>
        <w:t>Shougarian</w:t>
      </w:r>
      <w:proofErr w:type="spellEnd"/>
      <w:r w:rsidRPr="008209E2">
        <w:rPr>
          <w:rFonts w:ascii="Times New Roman" w:hAnsi="Times New Roman" w:cs="Times New Roman"/>
          <w:color w:val="000000" w:themeColor="text1"/>
          <w:sz w:val="24"/>
          <w:szCs w:val="24"/>
        </w:rPr>
        <w:t xml:space="preserve">, N., </w:t>
      </w:r>
      <w:proofErr w:type="spellStart"/>
      <w:r w:rsidRPr="008209E2">
        <w:rPr>
          <w:rFonts w:ascii="Times New Roman" w:hAnsi="Times New Roman" w:cs="Times New Roman"/>
          <w:color w:val="000000" w:themeColor="text1"/>
          <w:sz w:val="24"/>
          <w:szCs w:val="24"/>
        </w:rPr>
        <w:t>Stehly</w:t>
      </w:r>
      <w:proofErr w:type="spellEnd"/>
      <w:r w:rsidRPr="008209E2">
        <w:rPr>
          <w:rFonts w:ascii="Times New Roman" w:hAnsi="Times New Roman" w:cs="Times New Roman"/>
          <w:color w:val="000000" w:themeColor="text1"/>
          <w:sz w:val="24"/>
          <w:szCs w:val="24"/>
        </w:rPr>
        <w:t xml:space="preserve">, J., </w:t>
      </w:r>
      <w:proofErr w:type="spellStart"/>
      <w:r w:rsidRPr="008209E2">
        <w:rPr>
          <w:rFonts w:ascii="Times New Roman" w:hAnsi="Times New Roman" w:cs="Times New Roman"/>
          <w:color w:val="000000" w:themeColor="text1"/>
          <w:sz w:val="24"/>
          <w:szCs w:val="24"/>
        </w:rPr>
        <w:t>Stilley</w:t>
      </w:r>
      <w:proofErr w:type="spellEnd"/>
      <w:r w:rsidRPr="008209E2">
        <w:rPr>
          <w:rFonts w:ascii="Times New Roman" w:hAnsi="Times New Roman" w:cs="Times New Roman"/>
          <w:color w:val="000000" w:themeColor="text1"/>
          <w:sz w:val="24"/>
          <w:szCs w:val="24"/>
        </w:rPr>
        <w:t xml:space="preserve">, E., &amp; Watson, S. (2023). Europa Clipper Mission: Road </w:t>
      </w:r>
    </w:p>
    <w:p w14:paraId="0B475C92"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roofErr w:type="gramStart"/>
      <w:r w:rsidRPr="008209E2">
        <w:rPr>
          <w:rFonts w:ascii="Times New Roman" w:hAnsi="Times New Roman" w:cs="Times New Roman"/>
          <w:color w:val="000000" w:themeColor="text1"/>
          <w:sz w:val="24"/>
          <w:szCs w:val="24"/>
        </w:rPr>
        <w:t>from</w:t>
      </w:r>
      <w:proofErr w:type="gramEnd"/>
      <w:r w:rsidRPr="008209E2">
        <w:rPr>
          <w:rFonts w:ascii="Times New Roman" w:hAnsi="Times New Roman" w:cs="Times New Roman"/>
          <w:color w:val="000000" w:themeColor="text1"/>
          <w:sz w:val="24"/>
          <w:szCs w:val="24"/>
        </w:rPr>
        <w:t xml:space="preserve"> System Integration Review to Launch. 2023 IEEE Aerospace Conference, 1–15. </w:t>
      </w:r>
    </w:p>
    <w:p w14:paraId="4BB7099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AERO55745.2023.10115898</w:t>
      </w:r>
    </w:p>
    <w:p w14:paraId="6676A22F"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8209E2">
        <w:rPr>
          <w:rFonts w:ascii="Times New Roman" w:hAnsi="Times New Roman" w:cs="Times New Roman"/>
          <w:color w:val="000000" w:themeColor="text1"/>
          <w:sz w:val="24"/>
          <w:szCs w:val="24"/>
        </w:rPr>
        <w:t>Elkahlout</w:t>
      </w:r>
      <w:proofErr w:type="spellEnd"/>
      <w:r w:rsidRPr="008209E2">
        <w:rPr>
          <w:rFonts w:ascii="Times New Roman" w:hAnsi="Times New Roman" w:cs="Times New Roman"/>
          <w:color w:val="000000" w:themeColor="text1"/>
          <w:sz w:val="24"/>
          <w:szCs w:val="24"/>
        </w:rPr>
        <w:t>, M., Abu-</w:t>
      </w:r>
      <w:proofErr w:type="spellStart"/>
      <w:r w:rsidRPr="008209E2">
        <w:rPr>
          <w:rFonts w:ascii="Times New Roman" w:hAnsi="Times New Roman" w:cs="Times New Roman"/>
          <w:color w:val="000000" w:themeColor="text1"/>
          <w:sz w:val="24"/>
          <w:szCs w:val="24"/>
        </w:rPr>
        <w:t>Saqer</w:t>
      </w:r>
      <w:proofErr w:type="spellEnd"/>
      <w:r w:rsidRPr="008209E2">
        <w:rPr>
          <w:rFonts w:ascii="Times New Roman" w:hAnsi="Times New Roman" w:cs="Times New Roman"/>
          <w:color w:val="000000" w:themeColor="text1"/>
          <w:sz w:val="24"/>
          <w:szCs w:val="24"/>
        </w:rPr>
        <w:t xml:space="preserve">, M. M., </w:t>
      </w:r>
      <w:proofErr w:type="spellStart"/>
      <w:r w:rsidRPr="008209E2">
        <w:rPr>
          <w:rFonts w:ascii="Times New Roman" w:hAnsi="Times New Roman" w:cs="Times New Roman"/>
          <w:color w:val="000000" w:themeColor="text1"/>
          <w:sz w:val="24"/>
          <w:szCs w:val="24"/>
        </w:rPr>
        <w:t>Aldaour</w:t>
      </w:r>
      <w:proofErr w:type="spellEnd"/>
      <w:r w:rsidRPr="008209E2">
        <w:rPr>
          <w:rFonts w:ascii="Times New Roman" w:hAnsi="Times New Roman" w:cs="Times New Roman"/>
          <w:color w:val="000000" w:themeColor="text1"/>
          <w:sz w:val="24"/>
          <w:szCs w:val="24"/>
        </w:rPr>
        <w:t xml:space="preserve">, A. F., </w:t>
      </w:r>
      <w:proofErr w:type="spellStart"/>
      <w:r w:rsidRPr="008209E2">
        <w:rPr>
          <w:rFonts w:ascii="Times New Roman" w:hAnsi="Times New Roman" w:cs="Times New Roman"/>
          <w:color w:val="000000" w:themeColor="text1"/>
          <w:sz w:val="24"/>
          <w:szCs w:val="24"/>
        </w:rPr>
        <w:t>Issa</w:t>
      </w:r>
      <w:proofErr w:type="spellEnd"/>
      <w:r w:rsidRPr="008209E2">
        <w:rPr>
          <w:rFonts w:ascii="Times New Roman" w:hAnsi="Times New Roman" w:cs="Times New Roman"/>
          <w:color w:val="000000" w:themeColor="text1"/>
          <w:sz w:val="24"/>
          <w:szCs w:val="24"/>
        </w:rPr>
        <w:t xml:space="preserve">, A., &amp; </w:t>
      </w:r>
      <w:proofErr w:type="spellStart"/>
      <w:r w:rsidRPr="008209E2">
        <w:rPr>
          <w:rFonts w:ascii="Times New Roman" w:hAnsi="Times New Roman" w:cs="Times New Roman"/>
          <w:color w:val="000000" w:themeColor="text1"/>
          <w:sz w:val="24"/>
          <w:szCs w:val="24"/>
        </w:rPr>
        <w:t>Debeljak</w:t>
      </w:r>
      <w:proofErr w:type="spellEnd"/>
      <w:r w:rsidRPr="008209E2">
        <w:rPr>
          <w:rFonts w:ascii="Times New Roman" w:hAnsi="Times New Roman" w:cs="Times New Roman"/>
          <w:color w:val="000000" w:themeColor="text1"/>
          <w:sz w:val="24"/>
          <w:szCs w:val="24"/>
        </w:rPr>
        <w:t xml:space="preserve">, M. (2020). </w:t>
      </w:r>
      <w:proofErr w:type="spellStart"/>
      <w:r w:rsidRPr="008209E2">
        <w:rPr>
          <w:rFonts w:ascii="Times New Roman" w:hAnsi="Times New Roman" w:cs="Times New Roman"/>
          <w:color w:val="000000" w:themeColor="text1"/>
          <w:sz w:val="24"/>
          <w:szCs w:val="24"/>
        </w:rPr>
        <w:t>IoT</w:t>
      </w:r>
      <w:proofErr w:type="spellEnd"/>
      <w:r w:rsidRPr="008209E2">
        <w:rPr>
          <w:rFonts w:ascii="Times New Roman" w:hAnsi="Times New Roman" w:cs="Times New Roman"/>
          <w:color w:val="000000" w:themeColor="text1"/>
          <w:sz w:val="24"/>
          <w:szCs w:val="24"/>
        </w:rPr>
        <w:t xml:space="preserve">-Based </w:t>
      </w:r>
    </w:p>
    <w:p w14:paraId="7038DED4"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Healthcare and Monitoring Systems for the Elderly: A Literature Survey Study. 2020 </w:t>
      </w:r>
    </w:p>
    <w:p w14:paraId="50C97196"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International Conference on Assistive and Rehabilitation Technologies (</w:t>
      </w:r>
      <w:proofErr w:type="spellStart"/>
      <w:r w:rsidRPr="008209E2">
        <w:rPr>
          <w:rFonts w:ascii="Times New Roman" w:hAnsi="Times New Roman" w:cs="Times New Roman"/>
          <w:color w:val="000000" w:themeColor="text1"/>
          <w:sz w:val="24"/>
          <w:szCs w:val="24"/>
        </w:rPr>
        <w:t>iCareTech</w:t>
      </w:r>
      <w:proofErr w:type="spellEnd"/>
      <w:r w:rsidRPr="008209E2">
        <w:rPr>
          <w:rFonts w:ascii="Times New Roman" w:hAnsi="Times New Roman" w:cs="Times New Roman"/>
          <w:color w:val="000000" w:themeColor="text1"/>
          <w:sz w:val="24"/>
          <w:szCs w:val="24"/>
        </w:rPr>
        <w:t xml:space="preserve">), 92–96. </w:t>
      </w:r>
    </w:p>
    <w:p w14:paraId="5B176A06"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iCareTech49914.2020.00025</w:t>
      </w:r>
    </w:p>
    <w:p w14:paraId="2C4B3C8D"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Farah, A., </w:t>
      </w:r>
      <w:proofErr w:type="spellStart"/>
      <w:r w:rsidRPr="008209E2">
        <w:rPr>
          <w:rFonts w:ascii="Times New Roman" w:hAnsi="Times New Roman" w:cs="Times New Roman"/>
          <w:color w:val="000000" w:themeColor="text1"/>
          <w:sz w:val="24"/>
          <w:szCs w:val="24"/>
        </w:rPr>
        <w:t>Jihane</w:t>
      </w:r>
      <w:proofErr w:type="spellEnd"/>
      <w:r w:rsidRPr="008209E2">
        <w:rPr>
          <w:rFonts w:ascii="Times New Roman" w:hAnsi="Times New Roman" w:cs="Times New Roman"/>
          <w:color w:val="000000" w:themeColor="text1"/>
          <w:sz w:val="24"/>
          <w:szCs w:val="24"/>
        </w:rPr>
        <w:t xml:space="preserve">, E.-C., &amp; </w:t>
      </w:r>
      <w:proofErr w:type="spellStart"/>
      <w:r w:rsidRPr="008209E2">
        <w:rPr>
          <w:rFonts w:ascii="Times New Roman" w:hAnsi="Times New Roman" w:cs="Times New Roman"/>
          <w:color w:val="000000" w:themeColor="text1"/>
          <w:sz w:val="24"/>
          <w:szCs w:val="24"/>
        </w:rPr>
        <w:t>Hmina</w:t>
      </w:r>
      <w:proofErr w:type="spellEnd"/>
      <w:r w:rsidRPr="008209E2">
        <w:rPr>
          <w:rFonts w:ascii="Times New Roman" w:hAnsi="Times New Roman" w:cs="Times New Roman"/>
          <w:color w:val="000000" w:themeColor="text1"/>
          <w:sz w:val="24"/>
          <w:szCs w:val="24"/>
        </w:rPr>
        <w:t xml:space="preserve">, N. (2022). The importance of enterprise resource planning </w:t>
      </w:r>
    </w:p>
    <w:p w14:paraId="154FE1C9" w14:textId="4C55E3D8" w:rsidR="00DE010E" w:rsidRPr="008209E2" w:rsidRDefault="00DE010E" w:rsidP="002544D4">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ERP) in the </w:t>
      </w:r>
      <w:proofErr w:type="spellStart"/>
      <w:r w:rsidRPr="008209E2">
        <w:rPr>
          <w:rFonts w:ascii="Times New Roman" w:hAnsi="Times New Roman" w:cs="Times New Roman"/>
          <w:color w:val="000000" w:themeColor="text1"/>
          <w:sz w:val="24"/>
          <w:szCs w:val="24"/>
        </w:rPr>
        <w:t>optimisation</w:t>
      </w:r>
      <w:proofErr w:type="spellEnd"/>
      <w:r w:rsidRPr="008209E2">
        <w:rPr>
          <w:rFonts w:ascii="Times New Roman" w:hAnsi="Times New Roman" w:cs="Times New Roman"/>
          <w:color w:val="000000" w:themeColor="text1"/>
          <w:sz w:val="24"/>
          <w:szCs w:val="24"/>
        </w:rPr>
        <w:t xml:space="preserve"> of the small and medium enterprise’s resources in Morocco. </w:t>
      </w:r>
    </w:p>
    <w:p w14:paraId="34958EE6"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ICOA55659.2022.9934158</w:t>
      </w:r>
    </w:p>
    <w:p w14:paraId="6897CDD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Han, Z., Li, L., &amp; Ding, Y. (2022). Research on the Application of Blockchain Technology in </w:t>
      </w:r>
    </w:p>
    <w:p w14:paraId="22C0AB77" w14:textId="59028BED" w:rsidR="002544D4" w:rsidRPr="008209E2" w:rsidRDefault="00DE010E" w:rsidP="002544D4">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Defense Engineering. </w:t>
      </w:r>
    </w:p>
    <w:p w14:paraId="547EBF75" w14:textId="1612A246"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CCSB58128.2022.00007</w:t>
      </w:r>
    </w:p>
    <w:p w14:paraId="1D83D36F"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Li, G. (2019). Online Coordination Scheduling for Distributed Satellite System with Limited </w:t>
      </w:r>
    </w:p>
    <w:p w14:paraId="3B5A3A6A" w14:textId="08087C4A"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Communication</w:t>
      </w:r>
      <w:r w:rsidR="002544D4">
        <w:rPr>
          <w:rFonts w:ascii="Times New Roman" w:hAnsi="Times New Roman" w:cs="Times New Roman"/>
          <w:color w:val="000000" w:themeColor="text1"/>
          <w:sz w:val="24"/>
          <w:szCs w:val="24"/>
        </w:rPr>
        <w:t>.</w:t>
      </w:r>
      <w:r w:rsidRPr="008209E2">
        <w:rPr>
          <w:rFonts w:ascii="Times New Roman" w:hAnsi="Times New Roman" w:cs="Times New Roman"/>
          <w:color w:val="000000" w:themeColor="text1"/>
          <w:sz w:val="24"/>
          <w:szCs w:val="24"/>
        </w:rPr>
        <w:t xml:space="preserve"> https://doi.org/10.1109/ICCIS49662.2019.00012</w:t>
      </w:r>
    </w:p>
    <w:p w14:paraId="0F7FBC71"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Liu, Y. (2023). Research on Budget Management System of Power Supply Enterprises Based on </w:t>
      </w:r>
    </w:p>
    <w:p w14:paraId="1A2F69E3" w14:textId="63AFA898" w:rsidR="00DE010E" w:rsidRPr="008209E2" w:rsidRDefault="00DE010E" w:rsidP="008C07E8">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Data Mining Technology</w:t>
      </w:r>
      <w:r w:rsidR="008C07E8">
        <w:rPr>
          <w:rFonts w:ascii="Times New Roman" w:hAnsi="Times New Roman" w:cs="Times New Roman"/>
          <w:color w:val="000000" w:themeColor="text1"/>
          <w:sz w:val="24"/>
          <w:szCs w:val="24"/>
        </w:rPr>
        <w:t>.</w:t>
      </w:r>
      <w:r w:rsidRPr="008209E2">
        <w:rPr>
          <w:rFonts w:ascii="Times New Roman" w:hAnsi="Times New Roman" w:cs="Times New Roman"/>
          <w:color w:val="000000" w:themeColor="text1"/>
          <w:sz w:val="24"/>
          <w:szCs w:val="24"/>
        </w:rPr>
        <w:t xml:space="preserve"> </w:t>
      </w:r>
    </w:p>
    <w:p w14:paraId="27FDEAE1"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SMARTGENCON60755.2023.10442865</w:t>
      </w:r>
    </w:p>
    <w:p w14:paraId="5328832B"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Ma, L., Zhou, M., Lu, S., Zhang, T., Shu, S., &amp; </w:t>
      </w:r>
      <w:proofErr w:type="spellStart"/>
      <w:r w:rsidRPr="008209E2">
        <w:rPr>
          <w:rFonts w:ascii="Times New Roman" w:hAnsi="Times New Roman" w:cs="Times New Roman"/>
          <w:color w:val="000000" w:themeColor="text1"/>
          <w:sz w:val="24"/>
          <w:szCs w:val="24"/>
        </w:rPr>
        <w:t>Xiong</w:t>
      </w:r>
      <w:proofErr w:type="spellEnd"/>
      <w:r w:rsidRPr="008209E2">
        <w:rPr>
          <w:rFonts w:ascii="Times New Roman" w:hAnsi="Times New Roman" w:cs="Times New Roman"/>
          <w:color w:val="000000" w:themeColor="text1"/>
          <w:sz w:val="24"/>
          <w:szCs w:val="24"/>
        </w:rPr>
        <w:t xml:space="preserve">, C. (2024). An Intelligent Monitoring </w:t>
      </w:r>
    </w:p>
    <w:p w14:paraId="543CE2C2"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Method of Construction Progress of Power Transmission and Transformation Projects Based on </w:t>
      </w:r>
    </w:p>
    <w:p w14:paraId="3ED41A06"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Mask-RCNN. 2024 IEEE 4th International Conference on Power, Electronics and Computer </w:t>
      </w:r>
    </w:p>
    <w:p w14:paraId="69F7211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Applications (ICPECA), 459–463. https://doi.org/10.1109/ICPECA60615.2024.10470991</w:t>
      </w:r>
    </w:p>
    <w:p w14:paraId="48BD18B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Rings, S., &amp; </w:t>
      </w:r>
      <w:proofErr w:type="spellStart"/>
      <w:r w:rsidRPr="008209E2">
        <w:rPr>
          <w:rFonts w:ascii="Times New Roman" w:hAnsi="Times New Roman" w:cs="Times New Roman"/>
          <w:color w:val="000000" w:themeColor="text1"/>
          <w:sz w:val="24"/>
          <w:szCs w:val="24"/>
        </w:rPr>
        <w:t>Steinicke</w:t>
      </w:r>
      <w:proofErr w:type="spellEnd"/>
      <w:r w:rsidRPr="008209E2">
        <w:rPr>
          <w:rFonts w:ascii="Times New Roman" w:hAnsi="Times New Roman" w:cs="Times New Roman"/>
          <w:color w:val="000000" w:themeColor="text1"/>
          <w:sz w:val="24"/>
          <w:szCs w:val="24"/>
        </w:rPr>
        <w:t xml:space="preserve">, F. (2022). Local Free-View Neural 3D Head Synthesis for Virtual Group </w:t>
      </w:r>
    </w:p>
    <w:p w14:paraId="196A0883"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Meetings. 2022 IEEE Conference on Virtual Reality and 3D User Interfaces Abstracts and </w:t>
      </w:r>
    </w:p>
    <w:p w14:paraId="13D54FE0"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Workshops (VRW), 333–337. https://doi.org/10.1109/VRW55335.2022.00075</w:t>
      </w:r>
    </w:p>
    <w:p w14:paraId="79660662"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8209E2">
        <w:rPr>
          <w:rFonts w:ascii="Times New Roman" w:hAnsi="Times New Roman" w:cs="Times New Roman"/>
          <w:color w:val="000000" w:themeColor="text1"/>
          <w:sz w:val="24"/>
          <w:szCs w:val="24"/>
        </w:rPr>
        <w:t>Sagala</w:t>
      </w:r>
      <w:proofErr w:type="spellEnd"/>
      <w:r w:rsidRPr="008209E2">
        <w:rPr>
          <w:rFonts w:ascii="Times New Roman" w:hAnsi="Times New Roman" w:cs="Times New Roman"/>
          <w:color w:val="000000" w:themeColor="text1"/>
          <w:sz w:val="24"/>
          <w:szCs w:val="24"/>
        </w:rPr>
        <w:t xml:space="preserve">, T. M. N., </w:t>
      </w:r>
      <w:proofErr w:type="spellStart"/>
      <w:r w:rsidRPr="008209E2">
        <w:rPr>
          <w:rFonts w:ascii="Times New Roman" w:hAnsi="Times New Roman" w:cs="Times New Roman"/>
          <w:color w:val="000000" w:themeColor="text1"/>
          <w:sz w:val="24"/>
          <w:szCs w:val="24"/>
        </w:rPr>
        <w:t>Permai</w:t>
      </w:r>
      <w:proofErr w:type="spellEnd"/>
      <w:r w:rsidRPr="008209E2">
        <w:rPr>
          <w:rFonts w:ascii="Times New Roman" w:hAnsi="Times New Roman" w:cs="Times New Roman"/>
          <w:color w:val="000000" w:themeColor="text1"/>
          <w:sz w:val="24"/>
          <w:szCs w:val="24"/>
        </w:rPr>
        <w:t xml:space="preserve">, S. D., </w:t>
      </w:r>
      <w:proofErr w:type="spellStart"/>
      <w:r w:rsidRPr="008209E2">
        <w:rPr>
          <w:rFonts w:ascii="Times New Roman" w:hAnsi="Times New Roman" w:cs="Times New Roman"/>
          <w:color w:val="000000" w:themeColor="text1"/>
          <w:sz w:val="24"/>
          <w:szCs w:val="24"/>
        </w:rPr>
        <w:t>Gunawan</w:t>
      </w:r>
      <w:proofErr w:type="spellEnd"/>
      <w:r w:rsidRPr="008209E2">
        <w:rPr>
          <w:rFonts w:ascii="Times New Roman" w:hAnsi="Times New Roman" w:cs="Times New Roman"/>
          <w:color w:val="000000" w:themeColor="text1"/>
          <w:sz w:val="24"/>
          <w:szCs w:val="24"/>
        </w:rPr>
        <w:t xml:space="preserve">, A. A. S., </w:t>
      </w:r>
      <w:proofErr w:type="spellStart"/>
      <w:r w:rsidRPr="008209E2">
        <w:rPr>
          <w:rFonts w:ascii="Times New Roman" w:hAnsi="Times New Roman" w:cs="Times New Roman"/>
          <w:color w:val="000000" w:themeColor="text1"/>
          <w:sz w:val="24"/>
          <w:szCs w:val="24"/>
        </w:rPr>
        <w:t>Barus</w:t>
      </w:r>
      <w:proofErr w:type="spellEnd"/>
      <w:r w:rsidRPr="008209E2">
        <w:rPr>
          <w:rFonts w:ascii="Times New Roman" w:hAnsi="Times New Roman" w:cs="Times New Roman"/>
          <w:color w:val="000000" w:themeColor="text1"/>
          <w:sz w:val="24"/>
          <w:szCs w:val="24"/>
        </w:rPr>
        <w:t xml:space="preserve">, R. O., &amp; </w:t>
      </w:r>
      <w:proofErr w:type="spellStart"/>
      <w:r w:rsidRPr="008209E2">
        <w:rPr>
          <w:rFonts w:ascii="Times New Roman" w:hAnsi="Times New Roman" w:cs="Times New Roman"/>
          <w:color w:val="000000" w:themeColor="text1"/>
          <w:sz w:val="24"/>
          <w:szCs w:val="24"/>
        </w:rPr>
        <w:t>Meriko</w:t>
      </w:r>
      <w:proofErr w:type="spellEnd"/>
      <w:r w:rsidRPr="008209E2">
        <w:rPr>
          <w:rFonts w:ascii="Times New Roman" w:hAnsi="Times New Roman" w:cs="Times New Roman"/>
          <w:color w:val="000000" w:themeColor="text1"/>
          <w:sz w:val="24"/>
          <w:szCs w:val="24"/>
        </w:rPr>
        <w:t xml:space="preserve">, C. (2022). </w:t>
      </w:r>
    </w:p>
    <w:p w14:paraId="2DE257D4" w14:textId="7513CF87" w:rsidR="00DE010E" w:rsidRPr="008209E2" w:rsidRDefault="00DE010E" w:rsidP="008C07E8">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Predicting Computer Science Student’s Performance using Logistic Regression</w:t>
      </w:r>
      <w:r w:rsidR="008C07E8">
        <w:rPr>
          <w:rFonts w:ascii="Times New Roman" w:hAnsi="Times New Roman" w:cs="Times New Roman"/>
          <w:color w:val="000000" w:themeColor="text1"/>
          <w:sz w:val="24"/>
          <w:szCs w:val="24"/>
        </w:rPr>
        <w:t>.</w:t>
      </w:r>
      <w:r w:rsidRPr="008209E2">
        <w:rPr>
          <w:rFonts w:ascii="Times New Roman" w:hAnsi="Times New Roman" w:cs="Times New Roman"/>
          <w:color w:val="000000" w:themeColor="text1"/>
          <w:sz w:val="24"/>
          <w:szCs w:val="24"/>
        </w:rPr>
        <w:t xml:space="preserve"> </w:t>
      </w:r>
    </w:p>
    <w:p w14:paraId="5F502A31"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817–821. https://doi.org/10.1109/ISRITI56927.2022.10052968</w:t>
      </w:r>
    </w:p>
    <w:p w14:paraId="3B27FD74"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Syed, I. I., </w:t>
      </w:r>
      <w:proofErr w:type="spellStart"/>
      <w:r w:rsidRPr="008209E2">
        <w:rPr>
          <w:rFonts w:ascii="Times New Roman" w:hAnsi="Times New Roman" w:cs="Times New Roman"/>
          <w:color w:val="000000" w:themeColor="text1"/>
          <w:sz w:val="24"/>
          <w:szCs w:val="24"/>
        </w:rPr>
        <w:t>Goud</w:t>
      </w:r>
      <w:proofErr w:type="spellEnd"/>
      <w:r w:rsidRPr="008209E2">
        <w:rPr>
          <w:rFonts w:ascii="Times New Roman" w:hAnsi="Times New Roman" w:cs="Times New Roman"/>
          <w:color w:val="000000" w:themeColor="text1"/>
          <w:sz w:val="24"/>
          <w:szCs w:val="24"/>
        </w:rPr>
        <w:t xml:space="preserve">, U. V., &amp; </w:t>
      </w:r>
      <w:proofErr w:type="spellStart"/>
      <w:r w:rsidRPr="008209E2">
        <w:rPr>
          <w:rFonts w:ascii="Times New Roman" w:hAnsi="Times New Roman" w:cs="Times New Roman"/>
          <w:color w:val="000000" w:themeColor="text1"/>
          <w:sz w:val="24"/>
          <w:szCs w:val="24"/>
        </w:rPr>
        <w:t>Datta</w:t>
      </w:r>
      <w:proofErr w:type="spellEnd"/>
      <w:r w:rsidRPr="008209E2">
        <w:rPr>
          <w:rFonts w:ascii="Times New Roman" w:hAnsi="Times New Roman" w:cs="Times New Roman"/>
          <w:color w:val="000000" w:themeColor="text1"/>
          <w:sz w:val="24"/>
          <w:szCs w:val="24"/>
        </w:rPr>
        <w:t xml:space="preserve">, S. (2023). A Survey of Agile vs. Traditional Methods on </w:t>
      </w:r>
    </w:p>
    <w:p w14:paraId="2D972443" w14:textId="77777777" w:rsidR="009169F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lastRenderedPageBreak/>
        <w:t>Project Risk Managemen</w:t>
      </w:r>
      <w:r w:rsidR="009169F2">
        <w:rPr>
          <w:rFonts w:ascii="Times New Roman" w:hAnsi="Times New Roman" w:cs="Times New Roman"/>
          <w:color w:val="000000" w:themeColor="text1"/>
          <w:sz w:val="24"/>
          <w:szCs w:val="24"/>
        </w:rPr>
        <w:t>t.</w:t>
      </w:r>
    </w:p>
    <w:p w14:paraId="2A89609A" w14:textId="15D5291E"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 https://doi.org/10.1109/CSCI62032.2023.00261</w:t>
      </w:r>
    </w:p>
    <w:p w14:paraId="734BC218"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8209E2">
        <w:rPr>
          <w:rFonts w:ascii="Times New Roman" w:hAnsi="Times New Roman" w:cs="Times New Roman"/>
          <w:color w:val="000000" w:themeColor="text1"/>
          <w:sz w:val="24"/>
          <w:szCs w:val="24"/>
        </w:rPr>
        <w:t>Tulsiani</w:t>
      </w:r>
      <w:proofErr w:type="spellEnd"/>
      <w:r w:rsidRPr="008209E2">
        <w:rPr>
          <w:rFonts w:ascii="Times New Roman" w:hAnsi="Times New Roman" w:cs="Times New Roman"/>
          <w:color w:val="000000" w:themeColor="text1"/>
          <w:sz w:val="24"/>
          <w:szCs w:val="24"/>
        </w:rPr>
        <w:t xml:space="preserve">, J., </w:t>
      </w:r>
      <w:proofErr w:type="spellStart"/>
      <w:r w:rsidRPr="008209E2">
        <w:rPr>
          <w:rFonts w:ascii="Times New Roman" w:hAnsi="Times New Roman" w:cs="Times New Roman"/>
          <w:color w:val="000000" w:themeColor="text1"/>
          <w:sz w:val="24"/>
          <w:szCs w:val="24"/>
        </w:rPr>
        <w:t>Nayak</w:t>
      </w:r>
      <w:proofErr w:type="spellEnd"/>
      <w:r w:rsidRPr="008209E2">
        <w:rPr>
          <w:rFonts w:ascii="Times New Roman" w:hAnsi="Times New Roman" w:cs="Times New Roman"/>
          <w:color w:val="000000" w:themeColor="text1"/>
          <w:sz w:val="24"/>
          <w:szCs w:val="24"/>
        </w:rPr>
        <w:t xml:space="preserve">, K., </w:t>
      </w:r>
      <w:proofErr w:type="spellStart"/>
      <w:r w:rsidRPr="008209E2">
        <w:rPr>
          <w:rFonts w:ascii="Times New Roman" w:hAnsi="Times New Roman" w:cs="Times New Roman"/>
          <w:color w:val="000000" w:themeColor="text1"/>
          <w:sz w:val="24"/>
          <w:szCs w:val="24"/>
        </w:rPr>
        <w:t>Premjit</w:t>
      </w:r>
      <w:proofErr w:type="spellEnd"/>
      <w:r w:rsidRPr="008209E2">
        <w:rPr>
          <w:rFonts w:ascii="Times New Roman" w:hAnsi="Times New Roman" w:cs="Times New Roman"/>
          <w:color w:val="000000" w:themeColor="text1"/>
          <w:sz w:val="24"/>
          <w:szCs w:val="24"/>
        </w:rPr>
        <w:t xml:space="preserve"> </w:t>
      </w:r>
      <w:proofErr w:type="spellStart"/>
      <w:r w:rsidRPr="008209E2">
        <w:rPr>
          <w:rFonts w:ascii="Times New Roman" w:hAnsi="Times New Roman" w:cs="Times New Roman"/>
          <w:color w:val="000000" w:themeColor="text1"/>
          <w:sz w:val="24"/>
          <w:szCs w:val="24"/>
        </w:rPr>
        <w:t>Lakra</w:t>
      </w:r>
      <w:proofErr w:type="spellEnd"/>
      <w:r w:rsidRPr="008209E2">
        <w:rPr>
          <w:rFonts w:ascii="Times New Roman" w:hAnsi="Times New Roman" w:cs="Times New Roman"/>
          <w:color w:val="000000" w:themeColor="text1"/>
          <w:sz w:val="24"/>
          <w:szCs w:val="24"/>
        </w:rPr>
        <w:t xml:space="preserve">, P., Kumar, A., &amp; Das, S. (2024). Privacy Preserving </w:t>
      </w:r>
    </w:p>
    <w:p w14:paraId="1654FDE6" w14:textId="53E08DD6"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Scheme for EV Charging Station Using Machine Learning based Intrusion Detection System. </w:t>
      </w:r>
    </w:p>
    <w:p w14:paraId="092CC504" w14:textId="1A56F94E"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ICoICI62503.2024.10696403</w:t>
      </w:r>
    </w:p>
    <w:p w14:paraId="158EEF17"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Zhang, H., Han, D., Chang, Y., Shen, Z., </w:t>
      </w:r>
      <w:proofErr w:type="spellStart"/>
      <w:proofErr w:type="gramStart"/>
      <w:r w:rsidRPr="008209E2">
        <w:rPr>
          <w:rFonts w:ascii="Times New Roman" w:hAnsi="Times New Roman" w:cs="Times New Roman"/>
          <w:color w:val="000000" w:themeColor="text1"/>
          <w:sz w:val="24"/>
          <w:szCs w:val="24"/>
        </w:rPr>
        <w:t>Gu</w:t>
      </w:r>
      <w:proofErr w:type="spellEnd"/>
      <w:proofErr w:type="gramEnd"/>
      <w:r w:rsidRPr="008209E2">
        <w:rPr>
          <w:rFonts w:ascii="Times New Roman" w:hAnsi="Times New Roman" w:cs="Times New Roman"/>
          <w:color w:val="000000" w:themeColor="text1"/>
          <w:sz w:val="24"/>
          <w:szCs w:val="24"/>
        </w:rPr>
        <w:t xml:space="preserve">, W., Kai, L., Cao, X., Cao, L., Li, B., Xu, J., Yi, Q., </w:t>
      </w:r>
    </w:p>
    <w:p w14:paraId="2777078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Li, H., Yang, Y., </w:t>
      </w:r>
      <w:proofErr w:type="spellStart"/>
      <w:r w:rsidRPr="008209E2">
        <w:rPr>
          <w:rFonts w:ascii="Times New Roman" w:hAnsi="Times New Roman" w:cs="Times New Roman"/>
          <w:color w:val="000000" w:themeColor="text1"/>
          <w:sz w:val="24"/>
          <w:szCs w:val="24"/>
        </w:rPr>
        <w:t>Hou</w:t>
      </w:r>
      <w:proofErr w:type="spellEnd"/>
      <w:r w:rsidRPr="008209E2">
        <w:rPr>
          <w:rFonts w:ascii="Times New Roman" w:hAnsi="Times New Roman" w:cs="Times New Roman"/>
          <w:color w:val="000000" w:themeColor="text1"/>
          <w:sz w:val="24"/>
          <w:szCs w:val="24"/>
        </w:rPr>
        <w:t xml:space="preserve">, L., Chen, C., &amp; Zhao, H. (2021). Distribution and effectiveness of soil </w:t>
      </w:r>
    </w:p>
    <w:p w14:paraId="1C683BB5"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proofErr w:type="gramStart"/>
      <w:r w:rsidRPr="008209E2">
        <w:rPr>
          <w:rFonts w:ascii="Times New Roman" w:hAnsi="Times New Roman" w:cs="Times New Roman"/>
          <w:color w:val="000000" w:themeColor="text1"/>
          <w:sz w:val="24"/>
          <w:szCs w:val="24"/>
        </w:rPr>
        <w:t>and</w:t>
      </w:r>
      <w:proofErr w:type="gramEnd"/>
      <w:r w:rsidRPr="008209E2">
        <w:rPr>
          <w:rFonts w:ascii="Times New Roman" w:hAnsi="Times New Roman" w:cs="Times New Roman"/>
          <w:color w:val="000000" w:themeColor="text1"/>
          <w:sz w:val="24"/>
          <w:szCs w:val="24"/>
        </w:rPr>
        <w:t xml:space="preserve"> water conservation monitoring about Water Conservancy Project. 2021 7th International </w:t>
      </w:r>
    </w:p>
    <w:p w14:paraId="65C73FAE"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Conference on Hydraulic and Civil Engineering &amp; Smart Water Conservancy and Intelligent </w:t>
      </w:r>
    </w:p>
    <w:p w14:paraId="27E2E781" w14:textId="77777777" w:rsidR="00DE010E"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 xml:space="preserve">Disaster Reduction Forum (ICHCE &amp; SWIDR), 1691–1694. </w:t>
      </w:r>
    </w:p>
    <w:p w14:paraId="46D80BEA" w14:textId="77777777" w:rsidR="00F001D9" w:rsidRPr="008209E2" w:rsidRDefault="00DE010E"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t>https://doi.org/10.1109/ICHCESWIDR54323.2021.9656375</w:t>
      </w:r>
    </w:p>
    <w:p w14:paraId="142085CA" w14:textId="77777777" w:rsidR="00673F32" w:rsidRDefault="002722A5" w:rsidP="00D350EE">
      <w:pPr>
        <w:pStyle w:val="Bibliography"/>
        <w:rPr>
          <w:rFonts w:ascii="Times New Roman" w:hAnsi="Times New Roman" w:cs="Times New Roman"/>
          <w:sz w:val="24"/>
          <w:szCs w:val="24"/>
        </w:rPr>
      </w:pPr>
      <w:r w:rsidRPr="008209E2">
        <w:rPr>
          <w:rFonts w:ascii="Times New Roman" w:hAnsi="Times New Roman" w:cs="Times New Roman"/>
          <w:color w:val="000000" w:themeColor="text1"/>
          <w:sz w:val="24"/>
          <w:szCs w:val="24"/>
        </w:rPr>
        <w:fldChar w:fldCharType="begin"/>
      </w:r>
      <w:r w:rsidR="00AB6221" w:rsidRPr="008209E2">
        <w:rPr>
          <w:rFonts w:ascii="Times New Roman" w:hAnsi="Times New Roman" w:cs="Times New Roman"/>
          <w:color w:val="000000" w:themeColor="text1"/>
          <w:sz w:val="24"/>
          <w:szCs w:val="24"/>
        </w:rPr>
        <w:instrText xml:space="preserve"> ADDIN ZOTERO_BIBL {"uncited":[],"omitted":[],"custom":[]} CSL_BIBLIOGRAPHY </w:instrText>
      </w:r>
      <w:r w:rsidRPr="008209E2">
        <w:rPr>
          <w:rFonts w:ascii="Times New Roman" w:hAnsi="Times New Roman" w:cs="Times New Roman"/>
          <w:color w:val="000000" w:themeColor="text1"/>
          <w:sz w:val="24"/>
          <w:szCs w:val="24"/>
        </w:rPr>
        <w:fldChar w:fldCharType="separate"/>
      </w:r>
      <w:r w:rsidR="00D350EE" w:rsidRPr="008209E2">
        <w:rPr>
          <w:rFonts w:ascii="Times New Roman" w:hAnsi="Times New Roman" w:cs="Times New Roman"/>
          <w:sz w:val="24"/>
          <w:szCs w:val="24"/>
        </w:rPr>
        <w:t xml:space="preserve">Afshari, M., &amp; Gandomani, T. J. (2021). A Typical Practical Team Structure and Setup in Agile </w:t>
      </w:r>
    </w:p>
    <w:p w14:paraId="2BBCF64D" w14:textId="15A6EC72" w:rsidR="00673F32" w:rsidRDefault="00D350EE" w:rsidP="009169F2">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oftware Development. </w:t>
      </w:r>
    </w:p>
    <w:p w14:paraId="695CDB4B" w14:textId="378CB30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EEIE52663.2021.9616743</w:t>
      </w:r>
    </w:p>
    <w:p w14:paraId="714581CE"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laidaros, H., Omar, M., Romli, R., &amp; Hussein, A. (2019). The Development and Evaluation of </w:t>
      </w:r>
    </w:p>
    <w:p w14:paraId="7B18A6B0"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 Progress Monitoring Prototype Tool for Software Project Management. </w:t>
      </w:r>
      <w:r w:rsidRPr="008209E2">
        <w:rPr>
          <w:rFonts w:ascii="Times New Roman" w:hAnsi="Times New Roman" w:cs="Times New Roman"/>
          <w:i/>
          <w:iCs/>
          <w:sz w:val="24"/>
          <w:szCs w:val="24"/>
        </w:rPr>
        <w:t xml:space="preserve">2019 First </w:t>
      </w:r>
    </w:p>
    <w:p w14:paraId="02FB933E"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f Intelligent Computing and Engineering (ICOICE)</w:t>
      </w:r>
      <w:r w:rsidRPr="008209E2">
        <w:rPr>
          <w:rFonts w:ascii="Times New Roman" w:hAnsi="Times New Roman" w:cs="Times New Roman"/>
          <w:sz w:val="24"/>
          <w:szCs w:val="24"/>
        </w:rPr>
        <w:t xml:space="preserve">, 1–9. </w:t>
      </w:r>
    </w:p>
    <w:p w14:paraId="2A55C063" w14:textId="7BBFAA7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OICE48418.2019.9035146</w:t>
      </w:r>
    </w:p>
    <w:p w14:paraId="73981C05" w14:textId="77777777" w:rsidR="00673F32" w:rsidRDefault="00D350EE" w:rsidP="00593F0B">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lexandru, A., Tirziu, E., Tudora, E., &amp; Nicolau, D. (2022). Managing Notifications and Alerts </w:t>
      </w:r>
    </w:p>
    <w:p w14:paraId="04E2582B" w14:textId="084C5651" w:rsidR="00593F0B" w:rsidRPr="008209E2" w:rsidRDefault="00D350EE" w:rsidP="00593F0B">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Generated </w:t>
      </w:r>
    </w:p>
    <w:p w14:paraId="36C25E46" w14:textId="7A936DA5" w:rsidR="00D350EE" w:rsidRPr="008209E2" w:rsidRDefault="00D350EE" w:rsidP="00593F0B">
      <w:pPr>
        <w:pStyle w:val="Bibliography"/>
        <w:ind w:left="0" w:firstLine="0"/>
        <w:rPr>
          <w:rFonts w:ascii="Times New Roman" w:hAnsi="Times New Roman" w:cs="Times New Roman"/>
          <w:sz w:val="24"/>
          <w:szCs w:val="24"/>
        </w:rPr>
      </w:pPr>
      <w:r w:rsidRPr="008209E2">
        <w:rPr>
          <w:rFonts w:ascii="Times New Roman" w:hAnsi="Times New Roman" w:cs="Times New Roman"/>
          <w:sz w:val="24"/>
          <w:szCs w:val="24"/>
        </w:rPr>
        <w:t xml:space="preserve">by an IoMT-based Health Monitoring System for Older People. </w:t>
      </w:r>
      <w:r w:rsidRPr="008209E2">
        <w:rPr>
          <w:rFonts w:ascii="Times New Roman" w:hAnsi="Times New Roman" w:cs="Times New Roman"/>
          <w:i/>
          <w:iCs/>
          <w:sz w:val="24"/>
          <w:szCs w:val="24"/>
        </w:rPr>
        <w:t>2022 E-Health and Bioengineering Conference (EHB)</w:t>
      </w:r>
      <w:r w:rsidRPr="008209E2">
        <w:rPr>
          <w:rFonts w:ascii="Times New Roman" w:hAnsi="Times New Roman" w:cs="Times New Roman"/>
          <w:sz w:val="24"/>
          <w:szCs w:val="24"/>
        </w:rPr>
        <w:t>, 1–4. https://doi.org/10.1109/EHB55594.2022.9991440</w:t>
      </w:r>
    </w:p>
    <w:p w14:paraId="6A97E94A"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Bushuyev, S., Onyshchenko, S., Bondar, A., Bushuyeva, N., &amp; Obronova, A. (2022). </w:t>
      </w:r>
    </w:p>
    <w:p w14:paraId="742A18E3" w14:textId="2D77DE4D"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Assessment and</w:t>
      </w:r>
    </w:p>
    <w:p w14:paraId="24AF13DB" w14:textId="77777777"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 Monitoring Project Management Quality Based on the Entropy Approach. </w:t>
      </w:r>
      <w:r w:rsidRPr="008209E2">
        <w:rPr>
          <w:rFonts w:ascii="Times New Roman" w:hAnsi="Times New Roman" w:cs="Times New Roman"/>
          <w:i/>
          <w:iCs/>
          <w:sz w:val="24"/>
          <w:szCs w:val="24"/>
        </w:rPr>
        <w:t xml:space="preserve">2022 International </w:t>
      </w:r>
    </w:p>
    <w:p w14:paraId="7A4DAA5B"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nference on Smart Information Systems and Technologies (SIST)</w:t>
      </w:r>
      <w:r w:rsidRPr="008209E2">
        <w:rPr>
          <w:rFonts w:ascii="Times New Roman" w:hAnsi="Times New Roman" w:cs="Times New Roman"/>
          <w:sz w:val="24"/>
          <w:szCs w:val="24"/>
        </w:rPr>
        <w:t xml:space="preserve">, 1–5. </w:t>
      </w:r>
    </w:p>
    <w:p w14:paraId="59A761C5" w14:textId="6B997C9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lastRenderedPageBreak/>
        <w:t>https://doi.org/10.1109/SIST54437.2022.9945775</w:t>
      </w:r>
    </w:p>
    <w:p w14:paraId="35434CA4"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Butt, A. U. R., Mahmood, T., Saba, T., Bahaj, S. A. O., Alamri, F. S., Iqbal, M. W., &amp; Khan, A. </w:t>
      </w:r>
    </w:p>
    <w:p w14:paraId="1CE27C89" w14:textId="60DDBA5C"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R. (2023). An </w:t>
      </w:r>
    </w:p>
    <w:p w14:paraId="37B9E35E"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Optimized Role-Based Access Control Using Trust Mechanism in E-Health Cloud Environment. </w:t>
      </w:r>
    </w:p>
    <w:p w14:paraId="4EB411C1" w14:textId="71DFF4A9" w:rsidR="00593F0B" w:rsidRPr="008209E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i/>
          <w:iCs/>
          <w:sz w:val="24"/>
          <w:szCs w:val="24"/>
        </w:rPr>
        <w:t xml:space="preserve">IEEE </w:t>
      </w:r>
    </w:p>
    <w:p w14:paraId="6F5C0CC9" w14:textId="77777777" w:rsidR="009169F2" w:rsidRDefault="00D350EE" w:rsidP="009169F2">
      <w:pPr>
        <w:pStyle w:val="Bibliography"/>
        <w:rPr>
          <w:rFonts w:ascii="Times New Roman" w:hAnsi="Times New Roman" w:cs="Times New Roman"/>
          <w:sz w:val="24"/>
          <w:szCs w:val="24"/>
        </w:rPr>
      </w:pPr>
      <w:r w:rsidRPr="008209E2">
        <w:rPr>
          <w:rFonts w:ascii="Times New Roman" w:hAnsi="Times New Roman" w:cs="Times New Roman"/>
          <w:i/>
          <w:iCs/>
          <w:sz w:val="24"/>
          <w:szCs w:val="24"/>
        </w:rPr>
        <w:t>Access</w:t>
      </w:r>
      <w:r w:rsidRPr="008209E2">
        <w:rPr>
          <w:rFonts w:ascii="Times New Roman" w:hAnsi="Times New Roman" w:cs="Times New Roman"/>
          <w:sz w:val="24"/>
          <w:szCs w:val="24"/>
        </w:rPr>
        <w:t xml:space="preserve">, </w:t>
      </w:r>
      <w:r w:rsidRPr="008209E2">
        <w:rPr>
          <w:rFonts w:ascii="Times New Roman" w:hAnsi="Times New Roman" w:cs="Times New Roman"/>
          <w:i/>
          <w:iCs/>
          <w:sz w:val="24"/>
          <w:szCs w:val="24"/>
        </w:rPr>
        <w:t>11</w:t>
      </w:r>
      <w:r w:rsidRPr="008209E2">
        <w:rPr>
          <w:rFonts w:ascii="Times New Roman" w:hAnsi="Times New Roman" w:cs="Times New Roman"/>
          <w:sz w:val="24"/>
          <w:szCs w:val="24"/>
        </w:rPr>
        <w:t>, 138813–138826. https://doi.org/10.1109/ACCESS.2023.3335984</w:t>
      </w:r>
    </w:p>
    <w:p w14:paraId="172EE329" w14:textId="3326B78B" w:rsidR="00673F32" w:rsidRDefault="00D350EE" w:rsidP="009169F2">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Chen, D., &amp; Li, W. (2021). Analyzing College Students’ Social Cognitive Construction and </w:t>
      </w:r>
    </w:p>
    <w:p w14:paraId="6B81C026" w14:textId="74326296" w:rsidR="00673F32" w:rsidRPr="00673F32" w:rsidRDefault="00D350EE" w:rsidP="00673F32">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Emotion in Different Types of Online Synchronous Collaborations of a Creative Task. </w:t>
      </w:r>
      <w:r w:rsidRPr="008209E2">
        <w:rPr>
          <w:rFonts w:ascii="Times New Roman" w:hAnsi="Times New Roman" w:cs="Times New Roman"/>
          <w:i/>
          <w:iCs/>
          <w:sz w:val="24"/>
          <w:szCs w:val="24"/>
        </w:rPr>
        <w:t xml:space="preserve">2021 9th </w:t>
      </w:r>
    </w:p>
    <w:p w14:paraId="3564AD2E" w14:textId="775E355F" w:rsidR="00593F0B" w:rsidRPr="00673F32" w:rsidRDefault="00D350EE" w:rsidP="00673F32">
      <w:pPr>
        <w:pStyle w:val="Bibliography"/>
        <w:rPr>
          <w:rFonts w:ascii="Times New Roman" w:hAnsi="Times New Roman" w:cs="Times New Roman"/>
          <w:i/>
          <w:iCs/>
          <w:sz w:val="24"/>
          <w:szCs w:val="24"/>
        </w:rPr>
      </w:pPr>
      <w:r w:rsidRPr="008209E2">
        <w:rPr>
          <w:rFonts w:ascii="Times New Roman" w:hAnsi="Times New Roman" w:cs="Times New Roman"/>
          <w:i/>
          <w:iCs/>
          <w:sz w:val="24"/>
          <w:szCs w:val="24"/>
        </w:rPr>
        <w:t>International Conference on Information and Education Technology (ICIET)</w:t>
      </w:r>
      <w:r w:rsidRPr="008209E2">
        <w:rPr>
          <w:rFonts w:ascii="Times New Roman" w:hAnsi="Times New Roman" w:cs="Times New Roman"/>
          <w:sz w:val="24"/>
          <w:szCs w:val="24"/>
        </w:rPr>
        <w:t xml:space="preserve">, 311–315. </w:t>
      </w:r>
    </w:p>
    <w:p w14:paraId="31C89B89" w14:textId="1402402D"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IET51873.2021.9419637</w:t>
      </w:r>
    </w:p>
    <w:p w14:paraId="25E741E5"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Dobos, O., &amp; Varga, E. (2024). Main Challenges of a Research, Development and Innovation </w:t>
      </w:r>
    </w:p>
    <w:p w14:paraId="172146DE" w14:textId="77777777" w:rsidR="00673F32" w:rsidRDefault="00D350EE" w:rsidP="00673F32">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Project in the Academic Sector. </w:t>
      </w:r>
      <w:r w:rsidRPr="008209E2">
        <w:rPr>
          <w:rFonts w:ascii="Times New Roman" w:hAnsi="Times New Roman" w:cs="Times New Roman"/>
          <w:i/>
          <w:iCs/>
          <w:sz w:val="24"/>
          <w:szCs w:val="24"/>
        </w:rPr>
        <w:t>2024 IEEE 11th International Conference on Computationa</w:t>
      </w:r>
      <w:r w:rsidR="00673F32">
        <w:rPr>
          <w:rFonts w:ascii="Times New Roman" w:hAnsi="Times New Roman" w:cs="Times New Roman"/>
          <w:i/>
          <w:iCs/>
          <w:sz w:val="24"/>
          <w:szCs w:val="24"/>
        </w:rPr>
        <w:t>l</w:t>
      </w:r>
    </w:p>
    <w:p w14:paraId="258950C9" w14:textId="77777777" w:rsidR="00673F32" w:rsidRDefault="00D350EE" w:rsidP="00673F32">
      <w:pPr>
        <w:pStyle w:val="Bibliography"/>
        <w:rPr>
          <w:rFonts w:ascii="Times New Roman" w:hAnsi="Times New Roman" w:cs="Times New Roman"/>
          <w:sz w:val="24"/>
          <w:szCs w:val="24"/>
        </w:rPr>
      </w:pPr>
      <w:r w:rsidRPr="008209E2">
        <w:rPr>
          <w:rFonts w:ascii="Times New Roman" w:hAnsi="Times New Roman" w:cs="Times New Roman"/>
          <w:i/>
          <w:iCs/>
          <w:sz w:val="24"/>
          <w:szCs w:val="24"/>
        </w:rPr>
        <w:t>Cybernetics and Cyber-Medical Systems (ICCC)</w:t>
      </w:r>
      <w:r w:rsidRPr="008209E2">
        <w:rPr>
          <w:rFonts w:ascii="Times New Roman" w:hAnsi="Times New Roman" w:cs="Times New Roman"/>
          <w:sz w:val="24"/>
          <w:szCs w:val="24"/>
        </w:rPr>
        <w:t>, 000165–000170.</w:t>
      </w:r>
    </w:p>
    <w:p w14:paraId="7803969B" w14:textId="225EAFC1" w:rsidR="00D350EE" w:rsidRPr="008209E2" w:rsidRDefault="00D350EE" w:rsidP="00673F32">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CC62278.2024.10582963</w:t>
      </w:r>
    </w:p>
    <w:p w14:paraId="6E089C7A"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Elokby, E. A., Alawi, N. A., Abdelgayed, A. T. A., &amp; Al-hodiany, Z. M. (2021). Does Project Risk Managemet </w:t>
      </w:r>
    </w:p>
    <w:p w14:paraId="39AA3DA4" w14:textId="77777777" w:rsidR="00593F0B"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atter for the Success of Information Technology Projects in Egypt. </w:t>
      </w:r>
      <w:r w:rsidRPr="008209E2">
        <w:rPr>
          <w:rFonts w:ascii="Times New Roman" w:hAnsi="Times New Roman" w:cs="Times New Roman"/>
          <w:i/>
          <w:iCs/>
          <w:sz w:val="24"/>
          <w:szCs w:val="24"/>
        </w:rPr>
        <w:t xml:space="preserve">2021 2nd International Conference </w:t>
      </w:r>
    </w:p>
    <w:p w14:paraId="57042BF5" w14:textId="77777777" w:rsidR="009105C1"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on Smart Computing and Electronic Enterprise (ICSCEE)</w:t>
      </w:r>
      <w:r w:rsidRPr="008209E2">
        <w:rPr>
          <w:rFonts w:ascii="Times New Roman" w:hAnsi="Times New Roman" w:cs="Times New Roman"/>
          <w:sz w:val="24"/>
          <w:szCs w:val="24"/>
        </w:rPr>
        <w:t xml:space="preserve">, 243–250. </w:t>
      </w:r>
    </w:p>
    <w:p w14:paraId="3CB5AF38" w14:textId="015FE5EB"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ICSCEE50312.2021.9498167</w:t>
      </w:r>
    </w:p>
    <w:p w14:paraId="210FDB60" w14:textId="25AD76A6"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EEE Access</w:t>
      </w:r>
      <w:r w:rsidRPr="008209E2">
        <w:rPr>
          <w:rFonts w:ascii="Times New Roman" w:hAnsi="Times New Roman" w:cs="Times New Roman"/>
          <w:sz w:val="24"/>
          <w:szCs w:val="24"/>
        </w:rPr>
        <w:t xml:space="preserve">, </w:t>
      </w:r>
      <w:r w:rsidRPr="008209E2">
        <w:rPr>
          <w:rFonts w:ascii="Times New Roman" w:hAnsi="Times New Roman" w:cs="Times New Roman"/>
          <w:i/>
          <w:iCs/>
          <w:sz w:val="24"/>
          <w:szCs w:val="24"/>
        </w:rPr>
        <w:t>8</w:t>
      </w:r>
      <w:r w:rsidRPr="008209E2">
        <w:rPr>
          <w:rFonts w:ascii="Times New Roman" w:hAnsi="Times New Roman" w:cs="Times New Roman"/>
          <w:sz w:val="24"/>
          <w:szCs w:val="24"/>
        </w:rPr>
        <w:t>, 12253–12267. https://doi.org/10.1109/ACCESS.2020.2965333</w:t>
      </w:r>
    </w:p>
    <w:p w14:paraId="3496BCE6" w14:textId="77777777" w:rsidR="009169F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orváth, L. (2023). Model Organized Theoretical and Experimental Research in Collaborative</w:t>
      </w:r>
    </w:p>
    <w:p w14:paraId="55981E78" w14:textId="77777777" w:rsidR="009169F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pace. </w:t>
      </w:r>
      <w:r w:rsidRPr="008209E2">
        <w:rPr>
          <w:rFonts w:ascii="Times New Roman" w:hAnsi="Times New Roman" w:cs="Times New Roman"/>
          <w:i/>
          <w:iCs/>
          <w:sz w:val="24"/>
          <w:szCs w:val="24"/>
        </w:rPr>
        <w:t xml:space="preserve">2023 IEEE 17th International Symposium on Applied Computational Intelligence and </w:t>
      </w:r>
    </w:p>
    <w:p w14:paraId="785FB828" w14:textId="15D98A37"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lastRenderedPageBreak/>
        <w:t>Informatics (SACI)</w:t>
      </w:r>
      <w:r w:rsidRPr="008209E2">
        <w:rPr>
          <w:rFonts w:ascii="Times New Roman" w:hAnsi="Times New Roman" w:cs="Times New Roman"/>
          <w:sz w:val="24"/>
          <w:szCs w:val="24"/>
        </w:rPr>
        <w:t>, 000247–000252. https://doi.org/10.1109/SACI58269.2023.10158625</w:t>
      </w:r>
    </w:p>
    <w:p w14:paraId="705302A9" w14:textId="77777777" w:rsidR="009169F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Irena Gutandjala, I., Harso Supangkat, S., Lumban Gaol, F., &amp; Rianti, B. (2021). Strategic </w:t>
      </w:r>
    </w:p>
    <w:p w14:paraId="20CBEF89" w14:textId="77777777" w:rsidR="009169F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Planning and Knowledge Management Approaches as input to remote area strategic plans: A </w:t>
      </w:r>
    </w:p>
    <w:p w14:paraId="0A75BF45" w14:textId="77777777" w:rsidR="009169F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Case study in Aru Islands Regency Maluku Province. </w:t>
      </w:r>
      <w:r w:rsidRPr="008209E2">
        <w:rPr>
          <w:rFonts w:ascii="Times New Roman" w:hAnsi="Times New Roman" w:cs="Times New Roman"/>
          <w:i/>
          <w:iCs/>
          <w:sz w:val="24"/>
          <w:szCs w:val="24"/>
        </w:rPr>
        <w:t xml:space="preserve">2021 International Conference on ICT for </w:t>
      </w:r>
    </w:p>
    <w:p w14:paraId="0B28BEE9" w14:textId="4AB12F7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Smart Society (ICISS)</w:t>
      </w:r>
      <w:r w:rsidRPr="008209E2">
        <w:rPr>
          <w:rFonts w:ascii="Times New Roman" w:hAnsi="Times New Roman" w:cs="Times New Roman"/>
          <w:sz w:val="24"/>
          <w:szCs w:val="24"/>
        </w:rPr>
        <w:t>, 1–4. https://doi.org/10.1109/ICISS53185.2021.9533215</w:t>
      </w:r>
    </w:p>
    <w:p w14:paraId="2B651BA3"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Jian, X., &amp; Lai, W. (2021). Application of Statistical Sampling Survey in the Context of Big </w:t>
      </w:r>
    </w:p>
    <w:p w14:paraId="595B8C73"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Data Era: ——Based on China’s 1% population sample survey in 2015. </w:t>
      </w:r>
      <w:r w:rsidRPr="008209E2">
        <w:rPr>
          <w:rFonts w:ascii="Times New Roman" w:hAnsi="Times New Roman" w:cs="Times New Roman"/>
          <w:i/>
          <w:iCs/>
          <w:sz w:val="24"/>
          <w:szCs w:val="24"/>
        </w:rPr>
        <w:t xml:space="preserve">2021 International </w:t>
      </w:r>
    </w:p>
    <w:p w14:paraId="231621EA"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nference on Big Data Analysis and Computer Science (BDACS)</w:t>
      </w:r>
      <w:r w:rsidRPr="008209E2">
        <w:rPr>
          <w:rFonts w:ascii="Times New Roman" w:hAnsi="Times New Roman" w:cs="Times New Roman"/>
          <w:sz w:val="24"/>
          <w:szCs w:val="24"/>
        </w:rPr>
        <w:t xml:space="preserve">, 22–25. </w:t>
      </w:r>
    </w:p>
    <w:p w14:paraId="3530A52C" w14:textId="28280A0B"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BDACS53596.2021.00013</w:t>
      </w:r>
    </w:p>
    <w:p w14:paraId="3874C8D3"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ohammed, S., &amp; Fiaidhi, J. (2023). Problem-Oriented Translational Health Informatics for </w:t>
      </w:r>
    </w:p>
    <w:p w14:paraId="56428106"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Evidence Based Medicine and Privacy Enhancing. </w:t>
      </w:r>
      <w:r w:rsidRPr="008209E2">
        <w:rPr>
          <w:rFonts w:ascii="Times New Roman" w:hAnsi="Times New Roman" w:cs="Times New Roman"/>
          <w:i/>
          <w:iCs/>
          <w:sz w:val="24"/>
          <w:szCs w:val="24"/>
        </w:rPr>
        <w:t xml:space="preserve">2023 IEEE Ninth International Conference on </w:t>
      </w:r>
    </w:p>
    <w:p w14:paraId="0D8D48A5"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Big Data Computing Service and Applications (BigDataService)</w:t>
      </w:r>
      <w:r w:rsidRPr="008209E2">
        <w:rPr>
          <w:rFonts w:ascii="Times New Roman" w:hAnsi="Times New Roman" w:cs="Times New Roman"/>
          <w:sz w:val="24"/>
          <w:szCs w:val="24"/>
        </w:rPr>
        <w:t xml:space="preserve">, 210–214. </w:t>
      </w:r>
    </w:p>
    <w:p w14:paraId="48120B0B" w14:textId="505CA75C"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https://doi.org/10.1109/BigDataService58306.2023.00044</w:t>
      </w:r>
    </w:p>
    <w:p w14:paraId="30EA70AE"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Oštir, K., Gubaidullina, R., Pepe, A., Calò, F., Falabella, F., Grabrijan, T., Trajkovski, K. K., </w:t>
      </w:r>
    </w:p>
    <w:p w14:paraId="4BEF1E1C"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Grigillo, D., Horvat, V. G., Hamza, V., Prešeren, P. P., &amp; Cláudia Teodoro, A. (2024). </w:t>
      </w:r>
    </w:p>
    <w:p w14:paraId="00C03C37"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onitoring Ground Movements by Integrating Space-Borne, Aerial, Terrestrial Remote Sensing </w:t>
      </w:r>
    </w:p>
    <w:p w14:paraId="55A6B892"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and GNSS Observations. </w:t>
      </w:r>
      <w:r w:rsidRPr="008209E2">
        <w:rPr>
          <w:rFonts w:ascii="Times New Roman" w:hAnsi="Times New Roman" w:cs="Times New Roman"/>
          <w:i/>
          <w:iCs/>
          <w:sz w:val="24"/>
          <w:szCs w:val="24"/>
        </w:rPr>
        <w:t xml:space="preserve">IGARSS 2024 - 2024 IEEE International Geoscience and Remote </w:t>
      </w:r>
    </w:p>
    <w:p w14:paraId="773E8C2B" w14:textId="69D2C399"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Sensing Symposium</w:t>
      </w:r>
      <w:r w:rsidRPr="008209E2">
        <w:rPr>
          <w:rFonts w:ascii="Times New Roman" w:hAnsi="Times New Roman" w:cs="Times New Roman"/>
          <w:sz w:val="24"/>
          <w:szCs w:val="24"/>
        </w:rPr>
        <w:t>, 2117–2121. https://doi.org/10.1109/IGARSS53475.2024.10640673</w:t>
      </w:r>
    </w:p>
    <w:p w14:paraId="3EE6D3BA"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Pek, Y. N., &amp; Lim, K. H. (2019). Identifying and Understanding Business Trends using Topic </w:t>
      </w:r>
    </w:p>
    <w:p w14:paraId="3C7D838B"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Models with Word Embedding. </w:t>
      </w:r>
      <w:r w:rsidRPr="008209E2">
        <w:rPr>
          <w:rFonts w:ascii="Times New Roman" w:hAnsi="Times New Roman" w:cs="Times New Roman"/>
          <w:i/>
          <w:iCs/>
          <w:sz w:val="24"/>
          <w:szCs w:val="24"/>
        </w:rPr>
        <w:t>2019 IEEE International Conference on Big Data (Big Data)</w:t>
      </w:r>
      <w:r w:rsidRPr="008209E2">
        <w:rPr>
          <w:rFonts w:ascii="Times New Roman" w:hAnsi="Times New Roman" w:cs="Times New Roman"/>
          <w:sz w:val="24"/>
          <w:szCs w:val="24"/>
        </w:rPr>
        <w:t xml:space="preserve">, </w:t>
      </w:r>
    </w:p>
    <w:p w14:paraId="35945265" w14:textId="385553D2"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6177–6179. https://doi.org/10.1109/BigData47090.2019.9005497</w:t>
      </w:r>
    </w:p>
    <w:p w14:paraId="5BA08396"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ahoo, S., Saboo, M., Pratihar, D. K., &amp; Mukhopadhyay, S. (2020). Real-Time Detection of </w:t>
      </w:r>
    </w:p>
    <w:p w14:paraId="647569ED"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ctual and Early Gait Events During Level-Ground and Ramp Walking. </w:t>
      </w:r>
      <w:r w:rsidRPr="008209E2">
        <w:rPr>
          <w:rFonts w:ascii="Times New Roman" w:hAnsi="Times New Roman" w:cs="Times New Roman"/>
          <w:i/>
          <w:iCs/>
          <w:sz w:val="24"/>
          <w:szCs w:val="24"/>
        </w:rPr>
        <w:t>IEEE Sensors Journal</w:t>
      </w:r>
      <w:r w:rsidRPr="008209E2">
        <w:rPr>
          <w:rFonts w:ascii="Times New Roman" w:hAnsi="Times New Roman" w:cs="Times New Roman"/>
          <w:sz w:val="24"/>
          <w:szCs w:val="24"/>
        </w:rPr>
        <w:t xml:space="preserve">, </w:t>
      </w:r>
    </w:p>
    <w:p w14:paraId="1629C170" w14:textId="37E4ED6E"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lastRenderedPageBreak/>
        <w:t>20</w:t>
      </w:r>
      <w:r w:rsidRPr="008209E2">
        <w:rPr>
          <w:rFonts w:ascii="Times New Roman" w:hAnsi="Times New Roman" w:cs="Times New Roman"/>
          <w:sz w:val="24"/>
          <w:szCs w:val="24"/>
        </w:rPr>
        <w:t>(14), 8128–8136. https://doi.org/10.1109/JSEN.2020.2980863</w:t>
      </w:r>
    </w:p>
    <w:p w14:paraId="14E801F1"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antonanda, A. L., Nathaniel, R., Putra, W. L., Anggreainy, M. S., Danaparamita, M., &amp; Elok </w:t>
      </w:r>
    </w:p>
    <w:p w14:paraId="2D119014"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Amalia, A. (2022). Online Craftsman Ordering Application Development using Waterfall </w:t>
      </w:r>
    </w:p>
    <w:p w14:paraId="118DA03B"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Methodology. </w:t>
      </w:r>
      <w:r w:rsidRPr="008209E2">
        <w:rPr>
          <w:rFonts w:ascii="Times New Roman" w:hAnsi="Times New Roman" w:cs="Times New Roman"/>
          <w:i/>
          <w:iCs/>
          <w:sz w:val="24"/>
          <w:szCs w:val="24"/>
        </w:rPr>
        <w:t xml:space="preserve">2022 5th International Conference of Computer and Informatics Engineering </w:t>
      </w:r>
    </w:p>
    <w:p w14:paraId="5AEEA9DF" w14:textId="15D117E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C2IE)</w:t>
      </w:r>
      <w:r w:rsidRPr="008209E2">
        <w:rPr>
          <w:rFonts w:ascii="Times New Roman" w:hAnsi="Times New Roman" w:cs="Times New Roman"/>
          <w:sz w:val="24"/>
          <w:szCs w:val="24"/>
        </w:rPr>
        <w:t>, 150–155. https://doi.org/10.1109/IC2IE56416.2022.9970021</w:t>
      </w:r>
    </w:p>
    <w:p w14:paraId="5A11127D"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Shih, X.-Y., Wu, M.-J., &amp; Wu, H.-E. (2022). A Systematic and Generic Correlation-Based </w:t>
      </w:r>
    </w:p>
    <w:p w14:paraId="69A8C5FB"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Design Approach for Data Sample Reduction in ML-Training. </w:t>
      </w:r>
      <w:r w:rsidRPr="008209E2">
        <w:rPr>
          <w:rFonts w:ascii="Times New Roman" w:hAnsi="Times New Roman" w:cs="Times New Roman"/>
          <w:i/>
          <w:iCs/>
          <w:sz w:val="24"/>
          <w:szCs w:val="24"/>
        </w:rPr>
        <w:t xml:space="preserve">2022 IEEE International </w:t>
      </w:r>
    </w:p>
    <w:p w14:paraId="0847CE95"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Conference on Consumer Electronics - Taiwan</w:t>
      </w:r>
      <w:r w:rsidRPr="008209E2">
        <w:rPr>
          <w:rFonts w:ascii="Times New Roman" w:hAnsi="Times New Roman" w:cs="Times New Roman"/>
          <w:sz w:val="24"/>
          <w:szCs w:val="24"/>
        </w:rPr>
        <w:t>, 445–446. https://doi.org/10.1109/ICCE-</w:t>
      </w:r>
    </w:p>
    <w:p w14:paraId="10F7B518" w14:textId="0AC02493"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Taiwan55306.2022.9869052</w:t>
      </w:r>
    </w:p>
    <w:p w14:paraId="46A183AC"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ingh, M. (2021). Privacy Preservation Techniques for Social Networks Users. </w:t>
      </w:r>
      <w:r w:rsidRPr="008209E2">
        <w:rPr>
          <w:rFonts w:ascii="Times New Roman" w:hAnsi="Times New Roman" w:cs="Times New Roman"/>
          <w:i/>
          <w:iCs/>
          <w:sz w:val="24"/>
          <w:szCs w:val="24"/>
        </w:rPr>
        <w:t xml:space="preserve">2021 2nd </w:t>
      </w:r>
    </w:p>
    <w:p w14:paraId="211257BA"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International Conference on Computational Methods in Science &amp; Technology (ICCMST)</w:t>
      </w:r>
      <w:r w:rsidRPr="008209E2">
        <w:rPr>
          <w:rFonts w:ascii="Times New Roman" w:hAnsi="Times New Roman" w:cs="Times New Roman"/>
          <w:sz w:val="24"/>
          <w:szCs w:val="24"/>
        </w:rPr>
        <w:t>, 127–</w:t>
      </w:r>
    </w:p>
    <w:p w14:paraId="09EB0E79" w14:textId="3D4527BD"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131. https://doi.org/10.1109/ICCMST54943.2021.00036</w:t>
      </w:r>
    </w:p>
    <w:p w14:paraId="5FB770F8"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Yang, L. (2021). Research on quantitative evaluation method of teachers based on multiple linear </w:t>
      </w:r>
    </w:p>
    <w:p w14:paraId="114D5DEB"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regression. </w:t>
      </w:r>
      <w:r w:rsidRPr="008209E2">
        <w:rPr>
          <w:rFonts w:ascii="Times New Roman" w:hAnsi="Times New Roman" w:cs="Times New Roman"/>
          <w:i/>
          <w:iCs/>
          <w:sz w:val="24"/>
          <w:szCs w:val="24"/>
        </w:rPr>
        <w:t xml:space="preserve">2021 13th International Conference on Measuring Technology and Mechatronics </w:t>
      </w:r>
    </w:p>
    <w:p w14:paraId="4D1ADB46" w14:textId="1B75CD3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Automation (ICMTMA)</w:t>
      </w:r>
      <w:r w:rsidRPr="008209E2">
        <w:rPr>
          <w:rFonts w:ascii="Times New Roman" w:hAnsi="Times New Roman" w:cs="Times New Roman"/>
          <w:sz w:val="24"/>
          <w:szCs w:val="24"/>
        </w:rPr>
        <w:t>, 858–862. https://doi.org/10.1109/ICMTMA52658.2021.00196</w:t>
      </w:r>
    </w:p>
    <w:p w14:paraId="2D7F0B9A"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Yanqion, L., Liye, Z., Shanshan, L., Xumao, L., &amp; Xiao, R. (2023). Research on Quality </w:t>
      </w:r>
    </w:p>
    <w:p w14:paraId="038720BE"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Evaluation of Strong Motion Data Based on Quantitative Indicator and Graded Evaluation </w:t>
      </w:r>
    </w:p>
    <w:p w14:paraId="7B4433F7"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Strategy. </w:t>
      </w:r>
      <w:r w:rsidRPr="008209E2">
        <w:rPr>
          <w:rFonts w:ascii="Times New Roman" w:hAnsi="Times New Roman" w:cs="Times New Roman"/>
          <w:i/>
          <w:iCs/>
          <w:sz w:val="24"/>
          <w:szCs w:val="24"/>
        </w:rPr>
        <w:t xml:space="preserve">2023 IEEE 5th Eurasia Conference on IOT, Communication and Engineering </w:t>
      </w:r>
    </w:p>
    <w:p w14:paraId="1A5AE107" w14:textId="71FFBEB6"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ECICE)</w:t>
      </w:r>
      <w:r w:rsidRPr="008209E2">
        <w:rPr>
          <w:rFonts w:ascii="Times New Roman" w:hAnsi="Times New Roman" w:cs="Times New Roman"/>
          <w:sz w:val="24"/>
          <w:szCs w:val="24"/>
        </w:rPr>
        <w:t>, 1002–1006. https://doi.org/10.1109/ECICE59523.2023.10383064</w:t>
      </w:r>
    </w:p>
    <w:p w14:paraId="169C549C"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Zhao, X., Zhu, B., Zeng, Z., Wang, W., &amp; Shum, K. W. (2022). G-Update: A Group-based </w:t>
      </w:r>
    </w:p>
    <w:p w14:paraId="2BB95205"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Update Scheme for Heterogenous Erasure-coded Storage Systems. </w:t>
      </w:r>
      <w:r w:rsidRPr="008209E2">
        <w:rPr>
          <w:rFonts w:ascii="Times New Roman" w:hAnsi="Times New Roman" w:cs="Times New Roman"/>
          <w:i/>
          <w:iCs/>
          <w:sz w:val="24"/>
          <w:szCs w:val="24"/>
        </w:rPr>
        <w:t xml:space="preserve">2022 IEEE 24th Int Conf on </w:t>
      </w:r>
    </w:p>
    <w:p w14:paraId="6B27FE0B"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i/>
          <w:iCs/>
          <w:sz w:val="24"/>
          <w:szCs w:val="24"/>
        </w:rPr>
        <w:t xml:space="preserve">High Performance Computing &amp; Communications; 8th Int Conf on Data Science &amp; Systems; </w:t>
      </w:r>
    </w:p>
    <w:p w14:paraId="4564C461" w14:textId="77777777"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i/>
          <w:iCs/>
          <w:sz w:val="24"/>
          <w:szCs w:val="24"/>
        </w:rPr>
        <w:t xml:space="preserve">20th Int Conf on Smart City; 8th Int Conf on Dependability in Sensor, Cloud &amp; Big Data Systems </w:t>
      </w:r>
    </w:p>
    <w:p w14:paraId="22BD1DF9" w14:textId="77777777" w:rsidR="00673F3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lastRenderedPageBreak/>
        <w:t>&amp; Application (HPCC/DSS/SmartCity/DependSys)</w:t>
      </w:r>
      <w:r w:rsidRPr="008209E2">
        <w:rPr>
          <w:rFonts w:ascii="Times New Roman" w:hAnsi="Times New Roman" w:cs="Times New Roman"/>
          <w:sz w:val="24"/>
          <w:szCs w:val="24"/>
        </w:rPr>
        <w:t>, 1135–1140. https://doi.org/10.1109/HPCC-</w:t>
      </w:r>
    </w:p>
    <w:p w14:paraId="2B777FCB" w14:textId="45CE9F2B"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sz w:val="24"/>
          <w:szCs w:val="24"/>
        </w:rPr>
        <w:t>DSS-SmartCity-DependSys57074.2022.00179</w:t>
      </w:r>
    </w:p>
    <w:p w14:paraId="72EBA4E3" w14:textId="7F1129E1" w:rsidR="00954F03" w:rsidRPr="008209E2" w:rsidRDefault="00D350EE" w:rsidP="00954F03">
      <w:pPr>
        <w:pStyle w:val="Bibliography"/>
        <w:rPr>
          <w:rFonts w:ascii="Times New Roman" w:hAnsi="Times New Roman" w:cs="Times New Roman"/>
          <w:sz w:val="24"/>
          <w:szCs w:val="24"/>
        </w:rPr>
      </w:pPr>
      <w:r w:rsidRPr="008209E2">
        <w:rPr>
          <w:rFonts w:ascii="Times New Roman" w:hAnsi="Times New Roman" w:cs="Times New Roman"/>
          <w:sz w:val="24"/>
          <w:szCs w:val="24"/>
        </w:rPr>
        <w:t xml:space="preserve">Zheng, X., Han, Z., Gao, F., &amp; Hu, Q. (2024). Cost-Guaranteed </w:t>
      </w:r>
    </w:p>
    <w:p w14:paraId="034CBC7F" w14:textId="391866E8" w:rsidR="00673F32" w:rsidRDefault="00D350EE" w:rsidP="00D350EE">
      <w:pPr>
        <w:pStyle w:val="Bibliography"/>
        <w:rPr>
          <w:rFonts w:ascii="Times New Roman" w:hAnsi="Times New Roman" w:cs="Times New Roman"/>
          <w:i/>
          <w:iCs/>
          <w:sz w:val="24"/>
          <w:szCs w:val="24"/>
        </w:rPr>
      </w:pPr>
      <w:r w:rsidRPr="008209E2">
        <w:rPr>
          <w:rFonts w:ascii="Times New Roman" w:hAnsi="Times New Roman" w:cs="Times New Roman"/>
          <w:sz w:val="24"/>
          <w:szCs w:val="24"/>
        </w:rPr>
        <w:t xml:space="preserve">Driving System. </w:t>
      </w:r>
      <w:r w:rsidRPr="008209E2">
        <w:rPr>
          <w:rFonts w:ascii="Times New Roman" w:hAnsi="Times New Roman" w:cs="Times New Roman"/>
          <w:i/>
          <w:iCs/>
          <w:sz w:val="24"/>
          <w:szCs w:val="24"/>
        </w:rPr>
        <w:t xml:space="preserve">2024 4th International Conference on Computer, Control and </w:t>
      </w:r>
    </w:p>
    <w:p w14:paraId="226E55B5" w14:textId="55218DE0" w:rsidR="00D350EE" w:rsidRPr="008209E2" w:rsidRDefault="00D350EE" w:rsidP="00D350EE">
      <w:pPr>
        <w:pStyle w:val="Bibliography"/>
        <w:rPr>
          <w:rFonts w:ascii="Times New Roman" w:hAnsi="Times New Roman" w:cs="Times New Roman"/>
          <w:sz w:val="24"/>
          <w:szCs w:val="24"/>
        </w:rPr>
      </w:pPr>
      <w:r w:rsidRPr="008209E2">
        <w:rPr>
          <w:rFonts w:ascii="Times New Roman" w:hAnsi="Times New Roman" w:cs="Times New Roman"/>
          <w:i/>
          <w:iCs/>
          <w:sz w:val="24"/>
          <w:szCs w:val="24"/>
        </w:rPr>
        <w:t>Robotics (ICCCR)</w:t>
      </w:r>
      <w:r w:rsidRPr="008209E2">
        <w:rPr>
          <w:rFonts w:ascii="Times New Roman" w:hAnsi="Times New Roman" w:cs="Times New Roman"/>
          <w:sz w:val="24"/>
          <w:szCs w:val="24"/>
        </w:rPr>
        <w:t>, 196–200. https://doi.org/10.1109/ICCCR61138.2024.10585444</w:t>
      </w:r>
    </w:p>
    <w:p w14:paraId="10ED0276" w14:textId="408D8382" w:rsidR="002722A5" w:rsidRPr="008209E2" w:rsidRDefault="002722A5" w:rsidP="00B62005">
      <w:pPr>
        <w:pStyle w:val="NoSpacing"/>
        <w:spacing w:line="360" w:lineRule="auto"/>
        <w:jc w:val="both"/>
        <w:rPr>
          <w:rFonts w:ascii="Times New Roman" w:hAnsi="Times New Roman" w:cs="Times New Roman"/>
          <w:color w:val="000000" w:themeColor="text1"/>
          <w:sz w:val="24"/>
          <w:szCs w:val="24"/>
        </w:rPr>
      </w:pPr>
      <w:r w:rsidRPr="008209E2">
        <w:rPr>
          <w:rFonts w:ascii="Times New Roman" w:hAnsi="Times New Roman" w:cs="Times New Roman"/>
          <w:color w:val="000000" w:themeColor="text1"/>
          <w:sz w:val="24"/>
          <w:szCs w:val="24"/>
        </w:rPr>
        <w:fldChar w:fldCharType="end"/>
      </w:r>
    </w:p>
    <w:sectPr w:rsidR="002722A5" w:rsidRPr="008209E2" w:rsidSect="00922474">
      <w:footerReference w:type="default" r:id="rId11"/>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C73961" w14:textId="77777777" w:rsidR="0097385D" w:rsidRDefault="0097385D" w:rsidP="00BF23C7">
      <w:pPr>
        <w:spacing w:after="0" w:line="240" w:lineRule="auto"/>
      </w:pPr>
      <w:r>
        <w:separator/>
      </w:r>
    </w:p>
  </w:endnote>
  <w:endnote w:type="continuationSeparator" w:id="0">
    <w:p w14:paraId="6C282EA4" w14:textId="77777777" w:rsidR="0097385D" w:rsidRDefault="0097385D" w:rsidP="00BF2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7611516"/>
      <w:docPartObj>
        <w:docPartGallery w:val="Page Numbers (Bottom of Page)"/>
        <w:docPartUnique/>
      </w:docPartObj>
    </w:sdtPr>
    <w:sdtEndPr>
      <w:rPr>
        <w:noProof/>
      </w:rPr>
    </w:sdtEndPr>
    <w:sdtContent>
      <w:p w14:paraId="0AD6A98F" w14:textId="18618ABC" w:rsidR="0097385D" w:rsidRDefault="0097385D">
        <w:pPr>
          <w:pStyle w:val="Footer"/>
          <w:jc w:val="center"/>
        </w:pPr>
        <w:r>
          <w:fldChar w:fldCharType="begin"/>
        </w:r>
        <w:r>
          <w:instrText xml:space="preserve"> PAGE   \* MERGEFORMAT </w:instrText>
        </w:r>
        <w:r>
          <w:fldChar w:fldCharType="separate"/>
        </w:r>
        <w:r w:rsidR="0042269E">
          <w:rPr>
            <w:noProof/>
          </w:rPr>
          <w:t>vii</w:t>
        </w:r>
        <w:r>
          <w:rPr>
            <w:noProof/>
          </w:rPr>
          <w:fldChar w:fldCharType="end"/>
        </w:r>
      </w:p>
    </w:sdtContent>
  </w:sdt>
  <w:p w14:paraId="68338A3F" w14:textId="77777777" w:rsidR="0097385D" w:rsidRDefault="009738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432074"/>
      <w:docPartObj>
        <w:docPartGallery w:val="Page Numbers (Bottom of Page)"/>
        <w:docPartUnique/>
      </w:docPartObj>
    </w:sdtPr>
    <w:sdtEndPr>
      <w:rPr>
        <w:noProof/>
      </w:rPr>
    </w:sdtEndPr>
    <w:sdtContent>
      <w:p w14:paraId="67DC5247" w14:textId="3E8162CE" w:rsidR="0097385D" w:rsidRDefault="0097385D">
        <w:pPr>
          <w:pStyle w:val="Footer"/>
          <w:jc w:val="center"/>
        </w:pPr>
        <w:r>
          <w:fldChar w:fldCharType="begin"/>
        </w:r>
        <w:r>
          <w:instrText xml:space="preserve"> PAGE   \* MERGEFORMAT </w:instrText>
        </w:r>
        <w:r>
          <w:fldChar w:fldCharType="separate"/>
        </w:r>
        <w:r w:rsidR="00A05469">
          <w:rPr>
            <w:noProof/>
          </w:rPr>
          <w:t>3</w:t>
        </w:r>
        <w:r>
          <w:rPr>
            <w:noProof/>
          </w:rPr>
          <w:fldChar w:fldCharType="end"/>
        </w:r>
      </w:p>
    </w:sdtContent>
  </w:sdt>
  <w:p w14:paraId="0A4D592B" w14:textId="77777777" w:rsidR="0097385D" w:rsidRDefault="00973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42CC4C" w14:textId="77777777" w:rsidR="0097385D" w:rsidRDefault="0097385D" w:rsidP="00BF23C7">
      <w:pPr>
        <w:spacing w:after="0" w:line="240" w:lineRule="auto"/>
      </w:pPr>
      <w:r>
        <w:separator/>
      </w:r>
    </w:p>
  </w:footnote>
  <w:footnote w:type="continuationSeparator" w:id="0">
    <w:p w14:paraId="5F80439E" w14:textId="77777777" w:rsidR="0097385D" w:rsidRDefault="0097385D" w:rsidP="00BF23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30810"/>
    <w:multiLevelType w:val="hybridMultilevel"/>
    <w:tmpl w:val="62945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8416A"/>
    <w:multiLevelType w:val="multilevel"/>
    <w:tmpl w:val="9878D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8C2776"/>
    <w:multiLevelType w:val="multilevel"/>
    <w:tmpl w:val="157CAE72"/>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B16590B"/>
    <w:multiLevelType w:val="hybridMultilevel"/>
    <w:tmpl w:val="8BCA3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B305AD"/>
    <w:multiLevelType w:val="hybridMultilevel"/>
    <w:tmpl w:val="BDF4E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3A6CE2"/>
    <w:multiLevelType w:val="hybridMultilevel"/>
    <w:tmpl w:val="EDDA7CD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67187"/>
    <w:multiLevelType w:val="multilevel"/>
    <w:tmpl w:val="3F588D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125E38"/>
    <w:multiLevelType w:val="hybridMultilevel"/>
    <w:tmpl w:val="890AB2D4"/>
    <w:lvl w:ilvl="0" w:tplc="DE4A3A5A">
      <w:start w:val="1"/>
      <w:numFmt w:val="bullet"/>
      <w:lvlText w:val="•"/>
      <w:lvlJc w:val="left"/>
      <w:pPr>
        <w:tabs>
          <w:tab w:val="num" w:pos="720"/>
        </w:tabs>
        <w:ind w:left="720" w:hanging="360"/>
      </w:pPr>
      <w:rPr>
        <w:rFonts w:ascii="Arial" w:hAnsi="Arial" w:hint="default"/>
      </w:rPr>
    </w:lvl>
    <w:lvl w:ilvl="1" w:tplc="153E61C6" w:tentative="1">
      <w:start w:val="1"/>
      <w:numFmt w:val="bullet"/>
      <w:lvlText w:val="•"/>
      <w:lvlJc w:val="left"/>
      <w:pPr>
        <w:tabs>
          <w:tab w:val="num" w:pos="1440"/>
        </w:tabs>
        <w:ind w:left="1440" w:hanging="360"/>
      </w:pPr>
      <w:rPr>
        <w:rFonts w:ascii="Arial" w:hAnsi="Arial" w:hint="default"/>
      </w:rPr>
    </w:lvl>
    <w:lvl w:ilvl="2" w:tplc="731C64E4" w:tentative="1">
      <w:start w:val="1"/>
      <w:numFmt w:val="bullet"/>
      <w:lvlText w:val="•"/>
      <w:lvlJc w:val="left"/>
      <w:pPr>
        <w:tabs>
          <w:tab w:val="num" w:pos="2160"/>
        </w:tabs>
        <w:ind w:left="2160" w:hanging="360"/>
      </w:pPr>
      <w:rPr>
        <w:rFonts w:ascii="Arial" w:hAnsi="Arial" w:hint="default"/>
      </w:rPr>
    </w:lvl>
    <w:lvl w:ilvl="3" w:tplc="DAE882E4" w:tentative="1">
      <w:start w:val="1"/>
      <w:numFmt w:val="bullet"/>
      <w:lvlText w:val="•"/>
      <w:lvlJc w:val="left"/>
      <w:pPr>
        <w:tabs>
          <w:tab w:val="num" w:pos="2880"/>
        </w:tabs>
        <w:ind w:left="2880" w:hanging="360"/>
      </w:pPr>
      <w:rPr>
        <w:rFonts w:ascii="Arial" w:hAnsi="Arial" w:hint="default"/>
      </w:rPr>
    </w:lvl>
    <w:lvl w:ilvl="4" w:tplc="C93A4C20" w:tentative="1">
      <w:start w:val="1"/>
      <w:numFmt w:val="bullet"/>
      <w:lvlText w:val="•"/>
      <w:lvlJc w:val="left"/>
      <w:pPr>
        <w:tabs>
          <w:tab w:val="num" w:pos="3600"/>
        </w:tabs>
        <w:ind w:left="3600" w:hanging="360"/>
      </w:pPr>
      <w:rPr>
        <w:rFonts w:ascii="Arial" w:hAnsi="Arial" w:hint="default"/>
      </w:rPr>
    </w:lvl>
    <w:lvl w:ilvl="5" w:tplc="D3E448BE" w:tentative="1">
      <w:start w:val="1"/>
      <w:numFmt w:val="bullet"/>
      <w:lvlText w:val="•"/>
      <w:lvlJc w:val="left"/>
      <w:pPr>
        <w:tabs>
          <w:tab w:val="num" w:pos="4320"/>
        </w:tabs>
        <w:ind w:left="4320" w:hanging="360"/>
      </w:pPr>
      <w:rPr>
        <w:rFonts w:ascii="Arial" w:hAnsi="Arial" w:hint="default"/>
      </w:rPr>
    </w:lvl>
    <w:lvl w:ilvl="6" w:tplc="29ECB3C2" w:tentative="1">
      <w:start w:val="1"/>
      <w:numFmt w:val="bullet"/>
      <w:lvlText w:val="•"/>
      <w:lvlJc w:val="left"/>
      <w:pPr>
        <w:tabs>
          <w:tab w:val="num" w:pos="5040"/>
        </w:tabs>
        <w:ind w:left="5040" w:hanging="360"/>
      </w:pPr>
      <w:rPr>
        <w:rFonts w:ascii="Arial" w:hAnsi="Arial" w:hint="default"/>
      </w:rPr>
    </w:lvl>
    <w:lvl w:ilvl="7" w:tplc="AACA756E" w:tentative="1">
      <w:start w:val="1"/>
      <w:numFmt w:val="bullet"/>
      <w:lvlText w:val="•"/>
      <w:lvlJc w:val="left"/>
      <w:pPr>
        <w:tabs>
          <w:tab w:val="num" w:pos="5760"/>
        </w:tabs>
        <w:ind w:left="5760" w:hanging="360"/>
      </w:pPr>
      <w:rPr>
        <w:rFonts w:ascii="Arial" w:hAnsi="Arial" w:hint="default"/>
      </w:rPr>
    </w:lvl>
    <w:lvl w:ilvl="8" w:tplc="8822142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E07997"/>
    <w:multiLevelType w:val="multilevel"/>
    <w:tmpl w:val="B532E9E6"/>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3"/>
  </w:num>
  <w:num w:numId="3">
    <w:abstractNumId w:val="5"/>
  </w:num>
  <w:num w:numId="4">
    <w:abstractNumId w:val="2"/>
  </w:num>
  <w:num w:numId="5">
    <w:abstractNumId w:val="8"/>
  </w:num>
  <w:num w:numId="6">
    <w:abstractNumId w:val="6"/>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0C3"/>
    <w:rsid w:val="0000024F"/>
    <w:rsid w:val="000179A4"/>
    <w:rsid w:val="00021F2E"/>
    <w:rsid w:val="000315C6"/>
    <w:rsid w:val="0003381B"/>
    <w:rsid w:val="00036E3C"/>
    <w:rsid w:val="000511BD"/>
    <w:rsid w:val="0006154F"/>
    <w:rsid w:val="00070251"/>
    <w:rsid w:val="00081991"/>
    <w:rsid w:val="0008577E"/>
    <w:rsid w:val="0009040D"/>
    <w:rsid w:val="00095A35"/>
    <w:rsid w:val="000A10C3"/>
    <w:rsid w:val="000B259F"/>
    <w:rsid w:val="000D3F39"/>
    <w:rsid w:val="000D5D66"/>
    <w:rsid w:val="000D5E56"/>
    <w:rsid w:val="000F4341"/>
    <w:rsid w:val="00107414"/>
    <w:rsid w:val="00112D2C"/>
    <w:rsid w:val="0017568E"/>
    <w:rsid w:val="00192077"/>
    <w:rsid w:val="00195023"/>
    <w:rsid w:val="001B1C4D"/>
    <w:rsid w:val="001C0772"/>
    <w:rsid w:val="001D1F55"/>
    <w:rsid w:val="001D4772"/>
    <w:rsid w:val="001E42B5"/>
    <w:rsid w:val="00203882"/>
    <w:rsid w:val="002241C2"/>
    <w:rsid w:val="00232D70"/>
    <w:rsid w:val="002544D4"/>
    <w:rsid w:val="00255252"/>
    <w:rsid w:val="00271B28"/>
    <w:rsid w:val="00271DB9"/>
    <w:rsid w:val="002722A5"/>
    <w:rsid w:val="002A33F4"/>
    <w:rsid w:val="002A6107"/>
    <w:rsid w:val="002D453A"/>
    <w:rsid w:val="002E22AC"/>
    <w:rsid w:val="002E7A7A"/>
    <w:rsid w:val="002F15E0"/>
    <w:rsid w:val="002F3512"/>
    <w:rsid w:val="002F36DD"/>
    <w:rsid w:val="002F5239"/>
    <w:rsid w:val="00313FA6"/>
    <w:rsid w:val="00376BD4"/>
    <w:rsid w:val="00386132"/>
    <w:rsid w:val="003909E9"/>
    <w:rsid w:val="003A4FAC"/>
    <w:rsid w:val="003B3FBC"/>
    <w:rsid w:val="003D1DDD"/>
    <w:rsid w:val="003D70A6"/>
    <w:rsid w:val="003E3C49"/>
    <w:rsid w:val="00403B25"/>
    <w:rsid w:val="00410105"/>
    <w:rsid w:val="0042269E"/>
    <w:rsid w:val="00425BF9"/>
    <w:rsid w:val="00434DAF"/>
    <w:rsid w:val="00462489"/>
    <w:rsid w:val="00470A88"/>
    <w:rsid w:val="004A4824"/>
    <w:rsid w:val="004D31F9"/>
    <w:rsid w:val="004D4028"/>
    <w:rsid w:val="004F59AD"/>
    <w:rsid w:val="00503ECF"/>
    <w:rsid w:val="005303A6"/>
    <w:rsid w:val="00531791"/>
    <w:rsid w:val="0053387B"/>
    <w:rsid w:val="00553ABC"/>
    <w:rsid w:val="0057326A"/>
    <w:rsid w:val="005871E5"/>
    <w:rsid w:val="00591534"/>
    <w:rsid w:val="00593F0B"/>
    <w:rsid w:val="005A3A08"/>
    <w:rsid w:val="005A4BC4"/>
    <w:rsid w:val="0061345D"/>
    <w:rsid w:val="00616CDD"/>
    <w:rsid w:val="006374EC"/>
    <w:rsid w:val="00651206"/>
    <w:rsid w:val="00662034"/>
    <w:rsid w:val="00663063"/>
    <w:rsid w:val="0066692D"/>
    <w:rsid w:val="00673F32"/>
    <w:rsid w:val="0068023F"/>
    <w:rsid w:val="00690460"/>
    <w:rsid w:val="006A1A7F"/>
    <w:rsid w:val="006A3AA1"/>
    <w:rsid w:val="006C1768"/>
    <w:rsid w:val="006C7468"/>
    <w:rsid w:val="006D4BAC"/>
    <w:rsid w:val="006E01E1"/>
    <w:rsid w:val="00700076"/>
    <w:rsid w:val="00703047"/>
    <w:rsid w:val="00705830"/>
    <w:rsid w:val="0071019C"/>
    <w:rsid w:val="00731FD3"/>
    <w:rsid w:val="00741E96"/>
    <w:rsid w:val="00746CF6"/>
    <w:rsid w:val="00786D31"/>
    <w:rsid w:val="007A4C6C"/>
    <w:rsid w:val="007E6858"/>
    <w:rsid w:val="007F110C"/>
    <w:rsid w:val="007F7E9D"/>
    <w:rsid w:val="008209E2"/>
    <w:rsid w:val="00823ADF"/>
    <w:rsid w:val="00833B51"/>
    <w:rsid w:val="00851206"/>
    <w:rsid w:val="00876C63"/>
    <w:rsid w:val="00885CF4"/>
    <w:rsid w:val="0089572F"/>
    <w:rsid w:val="008C07E8"/>
    <w:rsid w:val="008C2338"/>
    <w:rsid w:val="00902F32"/>
    <w:rsid w:val="009105C1"/>
    <w:rsid w:val="0091307F"/>
    <w:rsid w:val="009169F2"/>
    <w:rsid w:val="00922474"/>
    <w:rsid w:val="00922D68"/>
    <w:rsid w:val="00923C84"/>
    <w:rsid w:val="00935911"/>
    <w:rsid w:val="00936730"/>
    <w:rsid w:val="00940B49"/>
    <w:rsid w:val="00954F03"/>
    <w:rsid w:val="0096118E"/>
    <w:rsid w:val="0097385D"/>
    <w:rsid w:val="0098085E"/>
    <w:rsid w:val="00983092"/>
    <w:rsid w:val="0098710E"/>
    <w:rsid w:val="00995C6D"/>
    <w:rsid w:val="009A358E"/>
    <w:rsid w:val="009C1364"/>
    <w:rsid w:val="009C2703"/>
    <w:rsid w:val="009F1D7F"/>
    <w:rsid w:val="009F23B6"/>
    <w:rsid w:val="00A05469"/>
    <w:rsid w:val="00A17AA9"/>
    <w:rsid w:val="00A642AC"/>
    <w:rsid w:val="00A6648A"/>
    <w:rsid w:val="00A83BE5"/>
    <w:rsid w:val="00A94706"/>
    <w:rsid w:val="00AA3A67"/>
    <w:rsid w:val="00AB35B4"/>
    <w:rsid w:val="00AB6221"/>
    <w:rsid w:val="00AC034B"/>
    <w:rsid w:val="00AC71CC"/>
    <w:rsid w:val="00AD3EF3"/>
    <w:rsid w:val="00AE71DB"/>
    <w:rsid w:val="00B24DBC"/>
    <w:rsid w:val="00B57B6E"/>
    <w:rsid w:val="00B62005"/>
    <w:rsid w:val="00B771F4"/>
    <w:rsid w:val="00B77BBB"/>
    <w:rsid w:val="00B9394E"/>
    <w:rsid w:val="00BE53BB"/>
    <w:rsid w:val="00BF23C7"/>
    <w:rsid w:val="00BF541A"/>
    <w:rsid w:val="00C159D9"/>
    <w:rsid w:val="00C316D1"/>
    <w:rsid w:val="00C47011"/>
    <w:rsid w:val="00C523A6"/>
    <w:rsid w:val="00C55BD6"/>
    <w:rsid w:val="00C77644"/>
    <w:rsid w:val="00C9750F"/>
    <w:rsid w:val="00CA06C1"/>
    <w:rsid w:val="00CA5E96"/>
    <w:rsid w:val="00CB165A"/>
    <w:rsid w:val="00CC52E6"/>
    <w:rsid w:val="00CD42B0"/>
    <w:rsid w:val="00CD5334"/>
    <w:rsid w:val="00CF1B92"/>
    <w:rsid w:val="00CF7D92"/>
    <w:rsid w:val="00D00B68"/>
    <w:rsid w:val="00D02EDB"/>
    <w:rsid w:val="00D14710"/>
    <w:rsid w:val="00D151EA"/>
    <w:rsid w:val="00D17673"/>
    <w:rsid w:val="00D27C74"/>
    <w:rsid w:val="00D350EE"/>
    <w:rsid w:val="00D40B40"/>
    <w:rsid w:val="00D425D8"/>
    <w:rsid w:val="00D530D3"/>
    <w:rsid w:val="00D63446"/>
    <w:rsid w:val="00D6700D"/>
    <w:rsid w:val="00D7539B"/>
    <w:rsid w:val="00DA56B6"/>
    <w:rsid w:val="00DA5BD2"/>
    <w:rsid w:val="00DE010E"/>
    <w:rsid w:val="00DF05F7"/>
    <w:rsid w:val="00DF123B"/>
    <w:rsid w:val="00DF2569"/>
    <w:rsid w:val="00DF296A"/>
    <w:rsid w:val="00E23401"/>
    <w:rsid w:val="00E44894"/>
    <w:rsid w:val="00E5253B"/>
    <w:rsid w:val="00E70DBE"/>
    <w:rsid w:val="00E7791A"/>
    <w:rsid w:val="00E961EB"/>
    <w:rsid w:val="00EA2E33"/>
    <w:rsid w:val="00EA7352"/>
    <w:rsid w:val="00EC4F2D"/>
    <w:rsid w:val="00EC607D"/>
    <w:rsid w:val="00EE2309"/>
    <w:rsid w:val="00EE408F"/>
    <w:rsid w:val="00EE4466"/>
    <w:rsid w:val="00F001D9"/>
    <w:rsid w:val="00F248B0"/>
    <w:rsid w:val="00F73440"/>
    <w:rsid w:val="00F761BD"/>
    <w:rsid w:val="00FA3C44"/>
    <w:rsid w:val="00FB3CC9"/>
    <w:rsid w:val="00FB77FE"/>
    <w:rsid w:val="00FD3A71"/>
    <w:rsid w:val="00FD5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82D44D"/>
  <w15:chartTrackingRefBased/>
  <w15:docId w15:val="{6D509A22-97EC-4D3D-BA38-4421373F7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70A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7B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303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761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70A88"/>
    <w:pPr>
      <w:spacing w:after="0" w:line="240" w:lineRule="auto"/>
    </w:pPr>
  </w:style>
  <w:style w:type="character" w:customStyle="1" w:styleId="Heading1Char">
    <w:name w:val="Heading 1 Char"/>
    <w:basedOn w:val="DefaultParagraphFont"/>
    <w:link w:val="Heading1"/>
    <w:uiPriority w:val="9"/>
    <w:rsid w:val="00470A8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F5239"/>
    <w:pPr>
      <w:ind w:left="720"/>
      <w:contextualSpacing/>
    </w:pPr>
  </w:style>
  <w:style w:type="paragraph" w:styleId="Bibliography">
    <w:name w:val="Bibliography"/>
    <w:basedOn w:val="Normal"/>
    <w:next w:val="Normal"/>
    <w:uiPriority w:val="37"/>
    <w:unhideWhenUsed/>
    <w:rsid w:val="002722A5"/>
    <w:pPr>
      <w:spacing w:after="0" w:line="480" w:lineRule="auto"/>
      <w:ind w:left="720" w:hanging="720"/>
    </w:pPr>
  </w:style>
  <w:style w:type="paragraph" w:styleId="Header">
    <w:name w:val="header"/>
    <w:basedOn w:val="Normal"/>
    <w:link w:val="HeaderChar"/>
    <w:uiPriority w:val="99"/>
    <w:unhideWhenUsed/>
    <w:rsid w:val="00BF23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3C7"/>
  </w:style>
  <w:style w:type="paragraph" w:styleId="Footer">
    <w:name w:val="footer"/>
    <w:basedOn w:val="Normal"/>
    <w:link w:val="FooterChar"/>
    <w:uiPriority w:val="99"/>
    <w:unhideWhenUsed/>
    <w:rsid w:val="00BF2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3C7"/>
  </w:style>
  <w:style w:type="paragraph" w:styleId="TOCHeading">
    <w:name w:val="TOC Heading"/>
    <w:basedOn w:val="Heading1"/>
    <w:next w:val="Normal"/>
    <w:uiPriority w:val="39"/>
    <w:unhideWhenUsed/>
    <w:qFormat/>
    <w:rsid w:val="00B57B6E"/>
    <w:pPr>
      <w:outlineLvl w:val="9"/>
    </w:pPr>
  </w:style>
  <w:style w:type="paragraph" w:styleId="TOC1">
    <w:name w:val="toc 1"/>
    <w:basedOn w:val="Normal"/>
    <w:next w:val="Normal"/>
    <w:autoRedefine/>
    <w:uiPriority w:val="39"/>
    <w:unhideWhenUsed/>
    <w:rsid w:val="00B57B6E"/>
    <w:pPr>
      <w:spacing w:after="100"/>
    </w:pPr>
  </w:style>
  <w:style w:type="character" w:styleId="Hyperlink">
    <w:name w:val="Hyperlink"/>
    <w:basedOn w:val="DefaultParagraphFont"/>
    <w:uiPriority w:val="99"/>
    <w:unhideWhenUsed/>
    <w:rsid w:val="00B57B6E"/>
    <w:rPr>
      <w:color w:val="0563C1" w:themeColor="hyperlink"/>
      <w:u w:val="single"/>
    </w:rPr>
  </w:style>
  <w:style w:type="character" w:customStyle="1" w:styleId="Heading2Char">
    <w:name w:val="Heading 2 Char"/>
    <w:basedOn w:val="DefaultParagraphFont"/>
    <w:link w:val="Heading2"/>
    <w:uiPriority w:val="9"/>
    <w:rsid w:val="00B57B6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271DB9"/>
    <w:pPr>
      <w:tabs>
        <w:tab w:val="right" w:leader="dot" w:pos="9350"/>
      </w:tabs>
      <w:spacing w:after="100"/>
      <w:ind w:left="220"/>
    </w:pPr>
    <w:rPr>
      <w:rFonts w:ascii="Times New Roman" w:hAnsi="Times New Roman" w:cs="Times New Roman"/>
      <w:b/>
      <w:bCs/>
      <w:noProof/>
      <w:color w:val="000000" w:themeColor="text1"/>
    </w:rPr>
  </w:style>
  <w:style w:type="character" w:customStyle="1" w:styleId="Heading3Char">
    <w:name w:val="Heading 3 Char"/>
    <w:basedOn w:val="DefaultParagraphFont"/>
    <w:link w:val="Heading3"/>
    <w:uiPriority w:val="9"/>
    <w:rsid w:val="005303A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303A6"/>
    <w:pPr>
      <w:spacing w:after="100"/>
      <w:ind w:left="440"/>
    </w:pPr>
  </w:style>
  <w:style w:type="character" w:customStyle="1" w:styleId="Heading4Char">
    <w:name w:val="Heading 4 Char"/>
    <w:basedOn w:val="DefaultParagraphFont"/>
    <w:link w:val="Heading4"/>
    <w:uiPriority w:val="9"/>
    <w:rsid w:val="00F761BD"/>
    <w:rPr>
      <w:rFonts w:asciiTheme="majorHAnsi" w:eastAsiaTheme="majorEastAsia" w:hAnsiTheme="majorHAnsi" w:cstheme="majorBidi"/>
      <w:i/>
      <w:iCs/>
      <w:color w:val="2E74B5" w:themeColor="accent1" w:themeShade="BF"/>
    </w:rPr>
  </w:style>
  <w:style w:type="character" w:customStyle="1" w:styleId="UnresolvedMention">
    <w:name w:val="Unresolved Mention"/>
    <w:basedOn w:val="DefaultParagraphFont"/>
    <w:uiPriority w:val="99"/>
    <w:semiHidden/>
    <w:unhideWhenUsed/>
    <w:rsid w:val="00B620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041789">
      <w:bodyDiv w:val="1"/>
      <w:marLeft w:val="0"/>
      <w:marRight w:val="0"/>
      <w:marTop w:val="0"/>
      <w:marBottom w:val="0"/>
      <w:divBdr>
        <w:top w:val="none" w:sz="0" w:space="0" w:color="auto"/>
        <w:left w:val="none" w:sz="0" w:space="0" w:color="auto"/>
        <w:bottom w:val="none" w:sz="0" w:space="0" w:color="auto"/>
        <w:right w:val="none" w:sz="0" w:space="0" w:color="auto"/>
      </w:divBdr>
      <w:divsChild>
        <w:div w:id="627054044">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s://doi.org/10.1109/ACCESS.2021.3100779"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84EB5-5138-4352-8898-1DFC2B0E9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6</TotalTime>
  <Pages>36</Pages>
  <Words>14755</Words>
  <Characters>84107</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o</dc:creator>
  <cp:keywords/>
  <dc:description/>
  <cp:lastModifiedBy>Lynet</cp:lastModifiedBy>
  <cp:revision>133</cp:revision>
  <dcterms:created xsi:type="dcterms:W3CDTF">2024-10-02T18:03:00Z</dcterms:created>
  <dcterms:modified xsi:type="dcterms:W3CDTF">2025-01-2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ekKzgr"/&gt;&lt;style id="http://www.zotero.org/styles/apa" locale="en-US" hasBibliography="1" bibliographyStyleHasBeenSet="1"/&gt;&lt;prefs&gt;&lt;pref name="fieldType" value="Field"/&gt;&lt;/prefs&gt;&lt;/data&gt;</vt:lpwstr>
  </property>
</Properties>
</file>